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FA70E9E" w14:textId="77777777" w:rsidR="00C13642" w:rsidRPr="003D06EB" w:rsidRDefault="00C13642" w:rsidP="00C13642">
      <w:pPr>
        <w:pStyle w:val="Heading2"/>
        <w:rPr>
          <w:rFonts w:ascii="Arial" w:hAnsi="Arial" w:cs="Arial"/>
          <w:color w:val="auto"/>
          <w:sz w:val="22"/>
          <w:szCs w:val="24"/>
          <w:lang w:val="en-ZA"/>
        </w:rPr>
      </w:pPr>
      <w:r w:rsidRPr="003D06EB">
        <w:rPr>
          <w:rFonts w:ascii="Arial" w:hAnsi="Arial" w:cs="Arial"/>
          <w:color w:val="auto"/>
          <w:sz w:val="22"/>
          <w:szCs w:val="24"/>
          <w:lang w:val="en-ZA"/>
        </w:rPr>
        <w:t xml:space="preserve">Table </w:t>
      </w:r>
      <w:r>
        <w:rPr>
          <w:rFonts w:ascii="Arial" w:hAnsi="Arial" w:cs="Arial"/>
          <w:color w:val="auto"/>
          <w:sz w:val="22"/>
          <w:szCs w:val="24"/>
          <w:lang w:val="en-ZA"/>
        </w:rPr>
        <w:t>S18</w:t>
      </w:r>
      <w:r w:rsidRPr="003D06EB">
        <w:rPr>
          <w:rFonts w:ascii="Arial" w:hAnsi="Arial" w:cs="Arial"/>
          <w:color w:val="auto"/>
          <w:sz w:val="22"/>
          <w:szCs w:val="24"/>
          <w:lang w:val="en-ZA"/>
        </w:rPr>
        <w:t>. Matrix of included systematic reviews and the studies included in each</w:t>
      </w:r>
    </w:p>
    <w:tbl>
      <w:tblPr>
        <w:tblW w:w="15594" w:type="dxa"/>
        <w:tblInd w:w="-601" w:type="dxa"/>
        <w:tblLayout w:type="fixed"/>
        <w:tblLook w:val="04A0" w:firstRow="1" w:lastRow="0" w:firstColumn="1" w:lastColumn="0" w:noHBand="0" w:noVBand="1"/>
      </w:tblPr>
      <w:tblGrid>
        <w:gridCol w:w="709"/>
        <w:gridCol w:w="1843"/>
        <w:gridCol w:w="709"/>
        <w:gridCol w:w="567"/>
        <w:gridCol w:w="709"/>
        <w:gridCol w:w="708"/>
        <w:gridCol w:w="1020"/>
        <w:gridCol w:w="1390"/>
        <w:gridCol w:w="469"/>
        <w:gridCol w:w="114"/>
        <w:gridCol w:w="384"/>
        <w:gridCol w:w="498"/>
        <w:gridCol w:w="498"/>
        <w:gridCol w:w="498"/>
        <w:gridCol w:w="498"/>
        <w:gridCol w:w="498"/>
        <w:gridCol w:w="498"/>
        <w:gridCol w:w="498"/>
        <w:gridCol w:w="498"/>
        <w:gridCol w:w="498"/>
        <w:gridCol w:w="498"/>
        <w:gridCol w:w="498"/>
        <w:gridCol w:w="498"/>
        <w:gridCol w:w="498"/>
        <w:gridCol w:w="498"/>
      </w:tblGrid>
      <w:tr w:rsidR="00C13642" w:rsidRPr="004D1006" w14:paraId="06D7AEE6" w14:textId="77777777" w:rsidTr="00F64CE7">
        <w:trPr>
          <w:cantSplit/>
          <w:trHeight w:val="281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E8A7E2" w14:textId="77777777" w:rsidR="00C13642" w:rsidRPr="004D1006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6946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7D2C78" w14:textId="77777777" w:rsidR="00C13642" w:rsidRPr="007A0386" w:rsidRDefault="00C13642" w:rsidP="00F64CE7">
            <w:pPr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  <w:lang w:val="en-ZA" w:eastAsia="en-ZA"/>
              </w:rPr>
            </w:pPr>
            <w:r w:rsidRPr="007A0386">
              <w:rPr>
                <w:rFonts w:ascii="Arial" w:hAnsi="Arial" w:cs="Arial"/>
                <w:b/>
                <w:color w:val="000000"/>
                <w:sz w:val="18"/>
                <w:szCs w:val="18"/>
                <w:lang w:val="en-ZA" w:eastAsia="en-ZA"/>
              </w:rPr>
              <w:t>Primary studies</w:t>
            </w:r>
          </w:p>
        </w:tc>
        <w:tc>
          <w:tcPr>
            <w:tcW w:w="58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B1FC73E" w14:textId="77777777" w:rsidR="00C13642" w:rsidRPr="007A0386" w:rsidRDefault="00C13642" w:rsidP="00F64CE7">
            <w:pPr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7355" w:type="dxa"/>
            <w:gridSpan w:val="1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2B7295" w14:textId="77777777" w:rsidR="00C13642" w:rsidRPr="007A0386" w:rsidRDefault="00C13642" w:rsidP="00F64CE7">
            <w:pPr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  <w:lang w:val="en-ZA" w:eastAsia="en-ZA"/>
              </w:rPr>
            </w:pPr>
            <w:r w:rsidRPr="007A0386">
              <w:rPr>
                <w:rFonts w:ascii="Arial" w:hAnsi="Arial" w:cs="Arial"/>
                <w:b/>
                <w:color w:val="000000"/>
                <w:sz w:val="18"/>
                <w:szCs w:val="18"/>
                <w:lang w:val="en-ZA" w:eastAsia="en-ZA"/>
              </w:rPr>
              <w:t>Systematic reviews</w:t>
            </w:r>
          </w:p>
        </w:tc>
      </w:tr>
      <w:tr w:rsidR="00C13642" w:rsidRPr="004D1006" w14:paraId="56848904" w14:textId="77777777" w:rsidTr="00F64CE7">
        <w:trPr>
          <w:cantSplit/>
          <w:trHeight w:val="172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5D6F45" w14:textId="77777777" w:rsidR="00C13642" w:rsidRPr="004D1006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</w:tcPr>
          <w:p w14:paraId="6A826901" w14:textId="77777777" w:rsidR="00C13642" w:rsidRPr="00D54E46" w:rsidRDefault="00C13642" w:rsidP="00F64CE7">
            <w:pPr>
              <w:ind w:left="113" w:right="113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  <w:lang w:val="en-ZA" w:eastAsia="en-ZA"/>
              </w:rPr>
            </w:pPr>
            <w:r w:rsidRPr="00D54E46">
              <w:rPr>
                <w:rFonts w:ascii="Arial" w:hAnsi="Arial" w:cs="Arial"/>
                <w:i/>
                <w:color w:val="000000"/>
                <w:sz w:val="18"/>
                <w:szCs w:val="18"/>
                <w:lang w:val="en-ZA" w:eastAsia="en-ZA"/>
              </w:rPr>
              <w:t>Study ID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extDirection w:val="btLr"/>
            <w:vAlign w:val="center"/>
          </w:tcPr>
          <w:p w14:paraId="28033B62" w14:textId="77777777" w:rsidR="00C13642" w:rsidRPr="00D54E46" w:rsidRDefault="00C13642" w:rsidP="00F64CE7">
            <w:pPr>
              <w:ind w:left="113" w:right="113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  <w:lang w:val="en-ZA" w:eastAsia="en-ZA"/>
              </w:rPr>
            </w:pPr>
            <w:r w:rsidRPr="00D54E46">
              <w:rPr>
                <w:rFonts w:ascii="Arial" w:hAnsi="Arial" w:cs="Arial"/>
                <w:i/>
                <w:color w:val="000000"/>
                <w:sz w:val="18"/>
                <w:szCs w:val="18"/>
                <w:lang w:val="en-ZA" w:eastAsia="en-ZA"/>
              </w:rPr>
              <w:t>Type of study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</w:tcPr>
          <w:p w14:paraId="1F09E749" w14:textId="77777777" w:rsidR="00C13642" w:rsidRPr="00D54E46" w:rsidRDefault="00C13642" w:rsidP="00F64CE7">
            <w:pPr>
              <w:ind w:left="113" w:right="113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  <w:lang w:val="en-ZA" w:eastAsia="en-ZA"/>
              </w:rPr>
            </w:pPr>
            <w:r w:rsidRPr="00D54E46">
              <w:rPr>
                <w:rFonts w:ascii="Arial" w:hAnsi="Arial" w:cs="Arial"/>
                <w:i/>
                <w:color w:val="000000"/>
                <w:sz w:val="18"/>
                <w:szCs w:val="18"/>
                <w:lang w:val="en-ZA" w:eastAsia="en-ZA"/>
              </w:rPr>
              <w:t>Intervention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</w:tcPr>
          <w:p w14:paraId="59FA9656" w14:textId="77777777" w:rsidR="00C13642" w:rsidRPr="00D54E46" w:rsidRDefault="00C13642" w:rsidP="00F64CE7">
            <w:pPr>
              <w:ind w:left="113" w:right="113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  <w:lang w:val="en-ZA" w:eastAsia="en-ZA"/>
              </w:rPr>
            </w:pPr>
            <w:r w:rsidRPr="00D54E46">
              <w:rPr>
                <w:rFonts w:ascii="Arial" w:hAnsi="Arial" w:cs="Arial"/>
                <w:i/>
                <w:color w:val="000000"/>
                <w:sz w:val="18"/>
                <w:szCs w:val="18"/>
                <w:lang w:val="en-ZA" w:eastAsia="en-ZA"/>
              </w:rPr>
              <w:t>Participants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extDirection w:val="btLr"/>
            <w:vAlign w:val="center"/>
          </w:tcPr>
          <w:p w14:paraId="7D6651A2" w14:textId="77777777" w:rsidR="00C13642" w:rsidRPr="00D54E46" w:rsidRDefault="00C13642" w:rsidP="00F64CE7">
            <w:pPr>
              <w:ind w:left="113" w:right="113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  <w:lang w:val="en-ZA" w:eastAsia="en-ZA"/>
              </w:rPr>
            </w:pPr>
            <w:r w:rsidRPr="00D54E46">
              <w:rPr>
                <w:rFonts w:ascii="Arial" w:hAnsi="Arial" w:cs="Arial"/>
                <w:i/>
                <w:color w:val="000000"/>
                <w:sz w:val="18"/>
                <w:szCs w:val="18"/>
                <w:lang w:val="en-ZA" w:eastAsia="en-ZA"/>
              </w:rPr>
              <w:t>Sample size</w:t>
            </w:r>
          </w:p>
        </w:tc>
        <w:tc>
          <w:tcPr>
            <w:tcW w:w="10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extDirection w:val="btLr"/>
            <w:vAlign w:val="center"/>
          </w:tcPr>
          <w:p w14:paraId="59569F5F" w14:textId="77777777" w:rsidR="00C13642" w:rsidRPr="00D54E46" w:rsidRDefault="00C13642" w:rsidP="00F64CE7">
            <w:pPr>
              <w:ind w:left="113" w:right="113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  <w:lang w:val="en-ZA" w:eastAsia="en-ZA"/>
              </w:rPr>
            </w:pPr>
            <w:r w:rsidRPr="00D54E46">
              <w:rPr>
                <w:rFonts w:ascii="Arial" w:hAnsi="Arial" w:cs="Arial"/>
                <w:i/>
                <w:color w:val="000000"/>
                <w:sz w:val="18"/>
                <w:szCs w:val="18"/>
                <w:lang w:val="en-ZA" w:eastAsia="en-ZA"/>
              </w:rPr>
              <w:t>Outcomes assessed</w:t>
            </w:r>
          </w:p>
        </w:tc>
        <w:tc>
          <w:tcPr>
            <w:tcW w:w="13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extDirection w:val="btLr"/>
            <w:vAlign w:val="center"/>
          </w:tcPr>
          <w:p w14:paraId="6B2CF286" w14:textId="77777777" w:rsidR="00C13642" w:rsidRPr="00D54E46" w:rsidRDefault="00C13642" w:rsidP="00F64CE7">
            <w:pPr>
              <w:ind w:left="113" w:right="113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  <w:lang w:val="en-ZA" w:eastAsia="en-ZA"/>
              </w:rPr>
            </w:pPr>
            <w:r w:rsidRPr="00D54E46">
              <w:rPr>
                <w:rFonts w:ascii="Arial" w:hAnsi="Arial" w:cs="Arial"/>
                <w:i/>
                <w:color w:val="000000"/>
                <w:sz w:val="18"/>
                <w:szCs w:val="18"/>
                <w:lang w:val="en-ZA" w:eastAsia="en-ZA"/>
              </w:rPr>
              <w:t>Location</w:t>
            </w:r>
          </w:p>
        </w:tc>
        <w:tc>
          <w:tcPr>
            <w:tcW w:w="4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</w:tcPr>
          <w:p w14:paraId="3660F7EA" w14:textId="77777777" w:rsidR="00C13642" w:rsidRPr="004D1006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Ahmandi 2012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begin"/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instrText xml:space="preserve"> ADDIN EN.CITE &lt;EndNote&gt;&lt;Cite&gt;&lt;Author&gt;Ahmadi&lt;/Author&gt;&lt;Year&gt;2012&lt;/Year&gt;&lt;RecNum&gt;16&lt;/RecNum&gt;&lt;DisplayText&gt;[26]&lt;/DisplayText&gt;&lt;record&gt;&lt;rec-number&gt;16&lt;/rec-number&gt;&lt;foreign-keys&gt;&lt;key app="EN" db-id="ra5aser08a9swge2te4xtevf9zfvp50dx9td"&gt;16&lt;/key&gt;&lt;/foreign-keys&gt;&lt;ref-type name="Journal Article"&gt;17&lt;/ref-type&gt;&lt;contributors&gt;&lt;authors&gt;&lt;author&gt;Ahmadi, N&lt;/author&gt;&lt;author&gt;McKenzie, ME&lt;/author&gt;&lt;author&gt;MacLean, A&lt;/author&gt;&lt;author&gt;Brown, C&lt;/author&gt;&lt;author&gt;Mastracci, T&lt;/author&gt;&lt;author&gt;McLeod, RS&lt;/author&gt;&lt;/authors&gt;&lt;/contributors&gt;&lt;titles&gt;&lt;title&gt;Teaching Evidence-based Medicine to Surgery residents – Is journal club the best format? A Systematic Review of the literature&lt;/title&gt;&lt;secondary-title&gt;J Surg Educ&lt;/secondary-title&gt;&lt;/titles&gt;&lt;periodical&gt;&lt;full-title&gt;J Surg Educ&lt;/full-title&gt;&lt;/periodical&gt;&lt;pages&gt;91-100&lt;/pages&gt;&lt;volume&gt;69&lt;/volume&gt;&lt;dates&gt;&lt;year&gt;2012&lt;/year&gt;&lt;/dates&gt;&lt;urls&gt;&lt;/urls&gt;&lt;electronic-resource-num&gt;10.1016/j.jsurg.2011.07.004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[</w:t>
            </w:r>
            <w:hyperlink w:anchor="_ENREF_26" w:tooltip="Ahmadi, 2012 #16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  <w:lang w:val="en-ZA" w:eastAsia="en-ZA"/>
                </w:rPr>
                <w:t>26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]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end"/>
            </w:r>
          </w:p>
        </w:tc>
        <w:tc>
          <w:tcPr>
            <w:tcW w:w="49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</w:tcPr>
          <w:p w14:paraId="4113A1F3" w14:textId="77777777" w:rsidR="00C13642" w:rsidRPr="004D1006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Audet 1993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begin"/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instrText xml:space="preserve"> ADDIN EN.CITE &lt;EndNote&gt;&lt;Cite&gt;&lt;Author&gt;Audet&lt;/Author&gt;&lt;Year&gt;1993&lt;/Year&gt;&lt;RecNum&gt;17&lt;/RecNum&gt;&lt;DisplayText&gt;[27]&lt;/DisplayText&gt;&lt;record&gt;&lt;rec-number&gt;17&lt;/rec-number&gt;&lt;foreign-keys&gt;&lt;key app="EN" db-id="ra5aser08a9swge2te4xtevf9zfvp50dx9td"&gt;17&lt;/key&gt;&lt;/foreign-keys&gt;&lt;ref-type name="Journal Article"&gt;17&lt;/ref-type&gt;&lt;contributors&gt;&lt;authors&gt;&lt;author&gt;Audet, N&lt;/author&gt;&lt;author&gt;Gagnon, R&lt;/author&gt;&lt;author&gt;Ladouceur, RM&lt;/author&gt;&lt;author&gt;Marcil, M&lt;/author&gt;&lt;/authors&gt;&lt;/contributors&gt;&lt;titles&gt;&lt;title&gt;L’enseignement de l’analyse critique des publications scientifiques médicales est-il efficace? Révision des etudes et de leur qualité méthodologique&lt;/title&gt;&lt;secondary-title&gt;CMAJ&lt;/secondary-title&gt;&lt;/titles&gt;&lt;periodical&gt;&lt;full-title&gt;CMAJ&lt;/full-title&gt;&lt;abbr-1&gt;CMAJ : Canadian Medical Association journal = journal de l&amp;apos;Association medicale canadienne&lt;/abbr-1&gt;&lt;/periodical&gt;&lt;pages&gt;945-52&lt;/pages&gt;&lt;volume&gt;148&lt;/volume&gt;&lt;number&gt;6&lt;/number&gt;&lt;dates&gt;&lt;year&gt;1993&lt;/year&gt;&lt;/dates&gt;&lt;urls&gt;&lt;/urls&gt;&lt;/record&gt;&lt;/Cite&gt;&lt;/EndNote&gt;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[</w:t>
            </w:r>
            <w:hyperlink w:anchor="_ENREF_27" w:tooltip="Audet, 1993 #17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  <w:lang w:val="en-ZA" w:eastAsia="en-ZA"/>
                </w:rPr>
                <w:t>27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]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end"/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</w:tcPr>
          <w:p w14:paraId="2938CE3B" w14:textId="77777777" w:rsidR="00C13642" w:rsidRPr="004D1006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radaran 2013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begin"/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instrText xml:space="preserve"> ADDIN EN.CITE &lt;EndNote&gt;&lt;Cite&gt;&lt;Author&gt;Baradan&lt;/Author&gt;&lt;Year&gt;2013&lt;/Year&gt;&lt;RecNum&gt;89&lt;/RecNum&gt;&lt;DisplayText&gt;[41]&lt;/DisplayText&gt;&lt;record&gt;&lt;rec-number&gt;89&lt;/rec-number&gt;&lt;foreign-keys&gt;&lt;key app="EN" db-id="ra5aser08a9swge2te4xtevf9zfvp50dx9td"&gt;89&lt;/key&gt;&lt;/foreign-keys&gt;&lt;ref-type name="Personal Communication"&gt;26&lt;/ref-type&gt;&lt;contributors&gt;&lt;authors&gt;&lt;author&gt;Baradan, HR&lt;/author&gt;&lt;author&gt;Amadi, S-F&lt;/author&gt;&lt;author&gt;Ahmadi, E&lt;/author&gt;&lt;/authors&gt;&lt;/contributors&gt;&lt;titles&gt;&lt;title&gt;Teaching evidence-based medicine to undergraduate medical students: A systematic review and meta-analysis (under peer review with Best Evidence Medical Education (BEME))&lt;/title&gt;&lt;/titles&gt;&lt;dates&gt;&lt;year&gt;2013&lt;/year&gt;&lt;/dates&gt;&lt;urls&gt;&lt;/urls&gt;&lt;/record&gt;&lt;/Cite&gt;&lt;/EndNote&gt;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[</w:t>
            </w:r>
            <w:hyperlink w:anchor="_ENREF_41" w:tooltip="Baradan, 2013 #89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  <w:lang w:val="en-ZA" w:eastAsia="en-ZA"/>
                </w:rPr>
                <w:t>41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]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end"/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</w:tcPr>
          <w:p w14:paraId="034C76F1" w14:textId="77777777" w:rsidR="00C13642" w:rsidRPr="004D1006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oomarasamy 2004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begin"/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instrText xml:space="preserve"> ADDIN EN.CITE &lt;EndNote&gt;&lt;Cite&gt;&lt;Author&gt;Coomarasamy&lt;/Author&gt;&lt;Year&gt;2004&lt;/Year&gt;&lt;RecNum&gt;4&lt;/RecNum&gt;&lt;DisplayText&gt;[28]&lt;/DisplayText&gt;&lt;record&gt;&lt;rec-number&gt;4&lt;/rec-number&gt;&lt;foreign-keys&gt;&lt;key app="EN" db-id="ra5aser08a9swge2te4xtevf9zfvp50dx9td"&gt;4&lt;/key&gt;&lt;/foreign-keys&gt;&lt;ref-type name="Journal Article"&gt;17&lt;/ref-type&gt;&lt;contributors&gt;&lt;authors&gt;&lt;author&gt;Coomarasamy, A.&lt;/author&gt;&lt;author&gt;Khan, K. S.&lt;/author&gt;&lt;/authors&gt;&lt;/contributors&gt;&lt;auth-address&gt;Education Resource Centre, Birmingham Women&amp;apos;s Hospital, Birmingham, B15 2TG. arricoomar@blueyonder.co.uk&lt;/auth-address&gt;&lt;titles&gt;&lt;title&gt;What is the evidence that postgraduate teaching in evidence based medicine changes anything? A systematic review&lt;/title&gt;&lt;secondary-title&gt;BMJ&lt;/secondary-title&gt;&lt;alt-title&gt;Bmj&lt;/alt-title&gt;&lt;/titles&gt;&lt;periodical&gt;&lt;full-title&gt;BMJ&lt;/full-title&gt;&lt;abbr-1&gt;Bmj&lt;/abbr-1&gt;&lt;/periodical&gt;&lt;alt-periodical&gt;&lt;full-title&gt;BMJ&lt;/full-title&gt;&lt;abbr-1&gt;Bmj&lt;/abbr-1&gt;&lt;/alt-periodical&gt;&lt;pages&gt;1017&lt;/pages&gt;&lt;volume&gt;329&lt;/volume&gt;&lt;number&gt;7473&lt;/number&gt;&lt;keywords&gt;&lt;keyword&gt;Clinical Competence/standards&lt;/keyword&gt;&lt;keyword&gt;Controlled Clinical Trials as Topic&lt;/keyword&gt;&lt;keyword&gt;Education, Medical, Graduate/*methods/standards&lt;/keyword&gt;&lt;keyword&gt;*Evidence-Based Medicine&lt;/keyword&gt;&lt;keyword&gt;Health Knowledge, Attitudes, Practice&lt;/keyword&gt;&lt;keyword&gt;Randomized Controlled Trials as Topic&lt;/keyword&gt;&lt;keyword&gt;Teaching/*methods/standards&lt;/keyword&gt;&lt;/keywords&gt;&lt;dates&gt;&lt;year&gt;2004&lt;/year&gt;&lt;pub-dates&gt;&lt;date&gt;Oct 30&lt;/date&gt;&lt;/pub-dates&gt;&lt;/dates&gt;&lt;isbn&gt;1756-1833 (Electronic)&amp;#xD;0959-535X (Linking)&lt;/isbn&gt;&lt;accession-num&gt;15514348&lt;/accession-num&gt;&lt;urls&gt;&lt;related-urls&gt;&lt;url&gt;http://www.ncbi.nlm.nih.gov/pubmed/15514348&lt;/url&gt;&lt;/related-urls&gt;&lt;/urls&gt;&lt;custom2&gt;524555&lt;/custom2&gt;&lt;electronic-resource-num&gt;10.1136/bmj.329.7473.1017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[</w:t>
            </w:r>
            <w:hyperlink w:anchor="_ENREF_28" w:tooltip="Coomarasamy, 2004 #4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  <w:lang w:val="en-ZA" w:eastAsia="en-ZA"/>
                </w:rPr>
                <w:t>28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]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end"/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extDirection w:val="btLr"/>
          </w:tcPr>
          <w:p w14:paraId="277BB64C" w14:textId="77777777" w:rsidR="00C13642" w:rsidRPr="00041832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041832">
              <w:rPr>
                <w:rFonts w:ascii="Arial" w:hAnsi="Arial" w:cs="Arial"/>
                <w:color w:val="231F20"/>
                <w:sz w:val="18"/>
                <w:szCs w:val="22"/>
                <w:lang w:val="en-ZA" w:eastAsia="en-ZA"/>
              </w:rPr>
              <w:t>Deenadayalan 2008</w:t>
            </w:r>
            <w:r>
              <w:rPr>
                <w:rFonts w:ascii="Arial" w:hAnsi="Arial" w:cs="Arial"/>
                <w:color w:val="231F20"/>
                <w:sz w:val="18"/>
                <w:szCs w:val="22"/>
                <w:lang w:val="en-ZA" w:eastAsia="en-ZA"/>
              </w:rPr>
              <w:t xml:space="preserve"> </w:t>
            </w:r>
            <w:r>
              <w:rPr>
                <w:rFonts w:ascii="Arial" w:hAnsi="Arial" w:cs="Arial"/>
                <w:color w:val="231F20"/>
                <w:sz w:val="18"/>
                <w:szCs w:val="22"/>
                <w:lang w:val="en-ZA" w:eastAsia="en-ZA"/>
              </w:rPr>
              <w:fldChar w:fldCharType="begin"/>
            </w:r>
            <w:r>
              <w:rPr>
                <w:rFonts w:ascii="Arial" w:hAnsi="Arial" w:cs="Arial"/>
                <w:color w:val="231F20"/>
                <w:sz w:val="18"/>
                <w:szCs w:val="22"/>
                <w:lang w:val="en-ZA" w:eastAsia="en-ZA"/>
              </w:rPr>
              <w:instrText xml:space="preserve"> ADDIN EN.CITE &lt;EndNote&gt;&lt;Cite&gt;&lt;Author&gt;Deenadayalan&lt;/Author&gt;&lt;Year&gt;2009&lt;/Year&gt;&lt;RecNum&gt;18&lt;/RecNum&gt;&lt;DisplayText&gt;[29]&lt;/DisplayText&gt;&lt;record&gt;&lt;rec-number&gt;18&lt;/rec-number&gt;&lt;foreign-keys&gt;&lt;key app="EN" db-id="ra5aser08a9swge2te4xtevf9zfvp50dx9td"&gt;18&lt;/key&gt;&lt;/foreign-keys&gt;&lt;ref-type name="Journal Article"&gt;17&lt;/ref-type&gt;&lt;contributors&gt;&lt;authors&gt;&lt;author&gt;Deenadayalan, Y&lt;/author&gt;&lt;author&gt;Prior, M&lt;/author&gt;&lt;author&gt;Grimmer-Somers, K&lt;/author&gt;&lt;author&gt;Kumar, S&lt;/author&gt;&lt;/authors&gt;&lt;/contributors&gt;&lt;titles&gt;&lt;title&gt;How to run an effective journal club: a systematic review&lt;/title&gt;&lt;secondary-title&gt;J Eval Clin Pract&lt;/secondary-title&gt;&lt;/titles&gt;&lt;periodical&gt;&lt;full-title&gt;J Eval Clin Pract&lt;/full-title&gt;&lt;/periodical&gt;&lt;pages&gt;898–911&lt;/pages&gt;&lt;volume&gt;14&lt;/volume&gt;&lt;dates&gt;&lt;year&gt;2009&lt;/year&gt;&lt;/dates&gt;&lt;urls&gt;&lt;/urls&gt;&lt;electronic-resource-num&gt;10.1111/j.1365-2753.2008.01050.x&lt;/electronic-resource-num&gt;&lt;/record&gt;&lt;/Cite&gt;&lt;/EndNote&gt;</w:instrText>
            </w:r>
            <w:r>
              <w:rPr>
                <w:rFonts w:ascii="Arial" w:hAnsi="Arial" w:cs="Arial"/>
                <w:color w:val="231F20"/>
                <w:sz w:val="18"/>
                <w:szCs w:val="22"/>
                <w:lang w:val="en-ZA" w:eastAsia="en-ZA"/>
              </w:rPr>
              <w:fldChar w:fldCharType="separate"/>
            </w:r>
            <w:r>
              <w:rPr>
                <w:rFonts w:ascii="Arial" w:hAnsi="Arial" w:cs="Arial"/>
                <w:noProof/>
                <w:color w:val="231F20"/>
                <w:sz w:val="18"/>
                <w:szCs w:val="22"/>
                <w:lang w:val="en-ZA" w:eastAsia="en-ZA"/>
              </w:rPr>
              <w:t>[</w:t>
            </w:r>
            <w:hyperlink w:anchor="_ENREF_29" w:tooltip="Deenadayalan, 2009 #18" w:history="1">
              <w:r>
                <w:rPr>
                  <w:rFonts w:ascii="Arial" w:hAnsi="Arial" w:cs="Arial"/>
                  <w:noProof/>
                  <w:color w:val="231F20"/>
                  <w:sz w:val="18"/>
                  <w:szCs w:val="22"/>
                  <w:lang w:val="en-ZA" w:eastAsia="en-ZA"/>
                </w:rPr>
                <w:t>29</w:t>
              </w:r>
            </w:hyperlink>
            <w:r>
              <w:rPr>
                <w:rFonts w:ascii="Arial" w:hAnsi="Arial" w:cs="Arial"/>
                <w:noProof/>
                <w:color w:val="231F20"/>
                <w:sz w:val="18"/>
                <w:szCs w:val="22"/>
                <w:lang w:val="en-ZA" w:eastAsia="en-ZA"/>
              </w:rPr>
              <w:t>]</w:t>
            </w:r>
            <w:r>
              <w:rPr>
                <w:rFonts w:ascii="Arial" w:hAnsi="Arial" w:cs="Arial"/>
                <w:color w:val="231F20"/>
                <w:sz w:val="18"/>
                <w:szCs w:val="22"/>
                <w:lang w:val="en-ZA" w:eastAsia="en-ZA"/>
              </w:rPr>
              <w:fldChar w:fldCharType="end"/>
            </w:r>
          </w:p>
        </w:tc>
        <w:tc>
          <w:tcPr>
            <w:tcW w:w="4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</w:tcPr>
          <w:p w14:paraId="500D44AC" w14:textId="77777777" w:rsidR="00C13642" w:rsidRPr="004D1006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Ebbert 2001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begin"/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instrText xml:space="preserve"> ADDIN EN.CITE &lt;EndNote&gt;&lt;Cite&gt;&lt;Author&gt;Ebbert&lt;/Author&gt;&lt;Year&gt;2001&lt;/Year&gt;&lt;RecNum&gt;6&lt;/RecNum&gt;&lt;DisplayText&gt;[30]&lt;/DisplayText&gt;&lt;record&gt;&lt;rec-number&gt;6&lt;/rec-number&gt;&lt;foreign-keys&gt;&lt;key app="EN" db-id="ra5aser08a9swge2te4xtevf9zfvp50dx9td"&gt;6&lt;/key&gt;&lt;/foreign-keys&gt;&lt;ref-type name="Journal Article"&gt;17&lt;/ref-type&gt;&lt;contributors&gt;&lt;authors&gt;&lt;author&gt;Ebbert, J. O.&lt;/author&gt;&lt;author&gt;Montori, V. M.&lt;/author&gt;&lt;author&gt;Schultz, H. J.&lt;/author&gt;&lt;/authors&gt;&lt;/contributors&gt;&lt;auth-address&gt;Department of Internal Medicine, Mayo Chnic, Rochestec Minnesota, USA.&lt;/auth-address&gt;&lt;titles&gt;&lt;title&gt;The journal club in postgraduate medical education: a systematic review&lt;/title&gt;&lt;secondary-title&gt;Med Teach&lt;/secondary-title&gt;&lt;alt-title&gt;Medical teacher&lt;/alt-title&gt;&lt;/titles&gt;&lt;periodical&gt;&lt;full-title&gt;Med Teach&lt;/full-title&gt;&lt;abbr-1&gt;Medical teacher&lt;/abbr-1&gt;&lt;/periodical&gt;&lt;alt-periodical&gt;&lt;full-title&gt;Med Teach&lt;/full-title&gt;&lt;abbr-1&gt;Medical teacher&lt;/abbr-1&gt;&lt;/alt-periodical&gt;&lt;pages&gt;455-61&lt;/pages&gt;&lt;volume&gt;23&lt;/volume&gt;&lt;number&gt;5&lt;/number&gt;&lt;dates&gt;&lt;year&gt;2001&lt;/year&gt;&lt;/dates&gt;&lt;isbn&gt;0142-159X (Print)&amp;#xD;0142-159X (Linking)&lt;/isbn&gt;&lt;accession-num&gt;12098365&lt;/accession-num&gt;&lt;urls&gt;&lt;related-urls&gt;&lt;url&gt;http://www.ncbi.nlm.nih.gov/pubmed/12098365&lt;/url&gt;&lt;/related-urls&gt;&lt;/urls&gt;&lt;electronic-resource-num&gt;10.1080/01421590120075670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[</w:t>
            </w:r>
            <w:hyperlink w:anchor="_ENREF_30" w:tooltip="Ebbert, 2001 #6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  <w:lang w:val="en-ZA" w:eastAsia="en-ZA"/>
                </w:rPr>
                <w:t>30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]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end"/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</w:tcPr>
          <w:p w14:paraId="28105AC5" w14:textId="77777777" w:rsidR="00C13642" w:rsidRPr="004D1006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Flores Mateo 2007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begin"/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instrText xml:space="preserve"> ADDIN EN.CITE &lt;EndNote&gt;&lt;Cite&gt;&lt;Author&gt;Flores-Mateo&lt;/Author&gt;&lt;Year&gt;2007&lt;/Year&gt;&lt;RecNum&gt;7&lt;/RecNum&gt;&lt;DisplayText&gt;[31]&lt;/DisplayText&gt;&lt;record&gt;&lt;rec-number&gt;7&lt;/rec-number&gt;&lt;foreign-keys&gt;&lt;key app="EN" db-id="ra5aser08a9swge2te4xtevf9zfvp50dx9td"&gt;7&lt;/key&gt;&lt;/foreign-keys&gt;&lt;ref-type name="Journal Article"&gt;17&lt;/ref-type&gt;&lt;contributors&gt;&lt;authors&gt;&lt;author&gt;Flores-Mateo, G.&lt;/author&gt;&lt;author&gt;Argimon, J. M.&lt;/author&gt;&lt;/authors&gt;&lt;/contributors&gt;&lt;auth-address&gt;Unitat d&amp;apos;Epidemiologia, Salut Publica i Serveis Sanitaris, IDIAPJordi Gol, Barcelona, Spain.&lt;/auth-address&gt;&lt;titles&gt;&lt;title&gt;Evidence based practice in postgraduate healthcare education: a systematic review&lt;/title&gt;&lt;secondary-title&gt;BMC Health Serv Res&lt;/secondary-title&gt;&lt;alt-title&gt;BMC health services research&lt;/alt-title&gt;&lt;/titles&gt;&lt;periodical&gt;&lt;full-title&gt;BMC Health Serv Res&lt;/full-title&gt;&lt;abbr-1&gt;BMC health services research&lt;/abbr-1&gt;&lt;/periodical&gt;&lt;alt-periodical&gt;&lt;full-title&gt;BMC Health Serv Res&lt;/full-title&gt;&lt;abbr-1&gt;BMC health services research&lt;/abbr-1&gt;&lt;/alt-periodical&gt;&lt;pages&gt;119&lt;/pages&gt;&lt;volume&gt;7&lt;/volume&gt;&lt;keywords&gt;&lt;keyword&gt;Education, Medical, Graduate/*methods&lt;/keyword&gt;&lt;keyword&gt;Educational Measurement&lt;/keyword&gt;&lt;keyword&gt;Evidence-Based Medicine/*education&lt;/keyword&gt;&lt;keyword&gt;Health Knowledge, Attitudes, Practice&lt;/keyword&gt;&lt;keyword&gt;Humans&lt;/keyword&gt;&lt;keyword&gt;Program Evaluation/methods&lt;/keyword&gt;&lt;keyword&gt;Teaching/methods&lt;/keyword&gt;&lt;/keywords&gt;&lt;dates&gt;&lt;year&gt;2007&lt;/year&gt;&lt;/dates&gt;&lt;isbn&gt;1472-6963 (Electronic)&amp;#xD;1472-6963 (Linking)&lt;/isbn&gt;&lt;accession-num&gt;17655743&lt;/accession-num&gt;&lt;urls&gt;&lt;related-urls&gt;&lt;url&gt;http://www.ncbi.nlm.nih.gov/pubmed/17655743&lt;/url&gt;&lt;/related-urls&gt;&lt;/urls&gt;&lt;custom2&gt;1995214&lt;/custom2&gt;&lt;electronic-resource-num&gt;10.1186/1472-6963-7-119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[</w:t>
            </w:r>
            <w:hyperlink w:anchor="_ENREF_31" w:tooltip="Flores-Mateo, 2007 #7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  <w:lang w:val="en-ZA" w:eastAsia="en-ZA"/>
                </w:rPr>
                <w:t>31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]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end"/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</w:tcPr>
          <w:p w14:paraId="1676FAB4" w14:textId="77777777" w:rsidR="00C13642" w:rsidRPr="004D1006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Green 1999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begin"/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instrText xml:space="preserve"> ADDIN EN.CITE &lt;EndNote&gt;&lt;Cite&gt;&lt;Author&gt;Green&lt;/Author&gt;&lt;Year&gt;1999&lt;/Year&gt;&lt;RecNum&gt;3&lt;/RecNum&gt;&lt;DisplayText&gt;[32]&lt;/DisplayText&gt;&lt;record&gt;&lt;rec-number&gt;3&lt;/rec-number&gt;&lt;foreign-keys&gt;&lt;key app="EN" db-id="ra5aser08a9swge2te4xtevf9zfvp50dx9td"&gt;3&lt;/key&gt;&lt;/foreign-keys&gt;&lt;ref-type name="Journal Article"&gt;17&lt;/ref-type&gt;&lt;contributors&gt;&lt;authors&gt;&lt;author&gt;Green, M. L.&lt;/author&gt;&lt;/authors&gt;&lt;/contributors&gt;&lt;auth-address&gt;Yale University School of Medicine, Department of Internal Medicine, New Haven, Connecticut, USA. mgreen@wtbyhosp.chime.org&lt;/auth-address&gt;&lt;titles&gt;&lt;title&gt;Graduate medical education training in clinical epidemiology, critical appraisal, and evidence-based medicine: a critical review of curricula&lt;/title&gt;&lt;secondary-title&gt;Acad Med&lt;/secondary-title&gt;&lt;alt-title&gt;Academic medicine : journal of the Association of American Medical Colleges&lt;/alt-title&gt;&lt;/titles&gt;&lt;periodical&gt;&lt;full-title&gt;Acad Med&lt;/full-title&gt;&lt;abbr-1&gt;Academic medicine : journal of the Association of American Medical Colleges&lt;/abbr-1&gt;&lt;/periodical&gt;&lt;alt-periodical&gt;&lt;full-title&gt;Acad Med&lt;/full-title&gt;&lt;abbr-1&gt;Academic medicine : journal of the Association of American Medical Colleges&lt;/abbr-1&gt;&lt;/alt-periodical&gt;&lt;pages&gt;686-94&lt;/pages&gt;&lt;volume&gt;74&lt;/volume&gt;&lt;number&gt;6&lt;/number&gt;&lt;keywords&gt;&lt;keyword&gt;*Curriculum&lt;/keyword&gt;&lt;keyword&gt;Education, Medical, Graduate/*methods&lt;/keyword&gt;&lt;keyword&gt;Epidemiology/*education&lt;/keyword&gt;&lt;keyword&gt;Evaluation Studies as Topic&lt;/keyword&gt;&lt;keyword&gt;*Evidence-Based Medicine&lt;/keyword&gt;&lt;keyword&gt;Humans&lt;/keyword&gt;&lt;/keywords&gt;&lt;dates&gt;&lt;year&gt;1999&lt;/year&gt;&lt;pub-dates&gt;&lt;date&gt;Jun&lt;/date&gt;&lt;/pub-dates&gt;&lt;/dates&gt;&lt;isbn&gt;1040-2446 (Print)&amp;#xD;1040-2446 (Linking)&lt;/isbn&gt;&lt;accession-num&gt;10386099&lt;/accession-num&gt;&lt;urls&gt;&lt;related-urls&gt;&lt;url&gt;http://www.ncbi.nlm.nih.gov/pubmed/10386099&lt;/url&gt;&lt;/related-urls&gt;&lt;/urls&gt;&lt;/record&gt;&lt;/Cite&gt;&lt;/EndNote&gt;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[</w:t>
            </w:r>
            <w:hyperlink w:anchor="_ENREF_32" w:tooltip="Green, 1999 #3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  <w:lang w:val="en-ZA" w:eastAsia="en-ZA"/>
                </w:rPr>
                <w:t>32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]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end"/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</w:tcPr>
          <w:p w14:paraId="6D7C9BA3" w14:textId="77777777" w:rsidR="00C13642" w:rsidRPr="004D1006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arris 2011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begin"/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instrText xml:space="preserve"> ADDIN EN.CITE &lt;EndNote&gt;&lt;Cite&gt;&lt;Author&gt;Harris&lt;/Author&gt;&lt;Year&gt;2011&lt;/Year&gt;&lt;RecNum&gt;8&lt;/RecNum&gt;&lt;DisplayText&gt;[33]&lt;/DisplayText&gt;&lt;record&gt;&lt;rec-number&gt;8&lt;/rec-number&gt;&lt;foreign-keys&gt;&lt;key app="EN" db-id="ra5aser08a9swge2te4xtevf9zfvp50dx9td"&gt;8&lt;/key&gt;&lt;/foreign-keys&gt;&lt;ref-type name="Journal Article"&gt;17&lt;/ref-type&gt;&lt;contributors&gt;&lt;authors&gt;&lt;author&gt;Harris, J.&lt;/author&gt;&lt;author&gt;Kearley, K.&lt;/author&gt;&lt;author&gt;Heneghan, C.&lt;/author&gt;&lt;author&gt;Meats, E.&lt;/author&gt;&lt;author&gt;Roberts, N.&lt;/author&gt;&lt;author&gt;Perera, R.&lt;/author&gt;&lt;author&gt;Kearley-Shiers, K.&lt;/author&gt;&lt;/authors&gt;&lt;/contributors&gt;&lt;auth-address&gt;School of Health and Related Research, University of Sheffield, UK. janet.harris@sheffield.ac.uk&lt;/auth-address&gt;&lt;titles&gt;&lt;title&gt;Are journal clubs effective in supporting evidence-based decision making? A systematic review. BEME Guide No. 16&lt;/title&gt;&lt;secondary-title&gt;Med Teach&lt;/secondary-title&gt;&lt;alt-title&gt;Medical teacher&lt;/alt-title&gt;&lt;/titles&gt;&lt;periodical&gt;&lt;full-title&gt;Med Teach&lt;/full-title&gt;&lt;abbr-1&gt;Medical teacher&lt;/abbr-1&gt;&lt;/periodical&gt;&lt;alt-periodical&gt;&lt;full-title&gt;Med Teach&lt;/full-title&gt;&lt;abbr-1&gt;Medical teacher&lt;/abbr-1&gt;&lt;/alt-periodical&gt;&lt;pages&gt;9-23&lt;/pages&gt;&lt;volume&gt;33&lt;/volume&gt;&lt;number&gt;1&lt;/number&gt;&lt;keywords&gt;&lt;keyword&gt;*Decision Making&lt;/keyword&gt;&lt;keyword&gt;Education, Medical&lt;/keyword&gt;&lt;keyword&gt;*Evidence-Based Medicine&lt;/keyword&gt;&lt;keyword&gt;*Group Processes&lt;/keyword&gt;&lt;keyword&gt;Humans&lt;/keyword&gt;&lt;/keywords&gt;&lt;dates&gt;&lt;year&gt;2011&lt;/year&gt;&lt;/dates&gt;&lt;isbn&gt;1466-187X (Electronic)&amp;#xD;0142-159X (Linking)&lt;/isbn&gt;&lt;accession-num&gt;21182379&lt;/accession-num&gt;&lt;urls&gt;&lt;related-urls&gt;&lt;url&gt;http://www.ncbi.nlm.nih.gov/pubmed/21182379&lt;/url&gt;&lt;/related-urls&gt;&lt;/urls&gt;&lt;electronic-resource-num&gt;10.3109/0142159X.2011.530321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[</w:t>
            </w:r>
            <w:hyperlink w:anchor="_ENREF_33" w:tooltip="Harris, 2011 #8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  <w:lang w:val="en-ZA" w:eastAsia="en-ZA"/>
                </w:rPr>
                <w:t>33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]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end"/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</w:tcPr>
          <w:p w14:paraId="606BAAA8" w14:textId="77777777" w:rsidR="00C13642" w:rsidRPr="004D1006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orsley 2010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begin"/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instrText xml:space="preserve"> ADDIN EN.CITE &lt;EndNote&gt;&lt;Cite&gt;&lt;Author&gt;Horsley&lt;/Author&gt;&lt;Year&gt;2010&lt;/Year&gt;&lt;RecNum&gt;10&lt;/RecNum&gt;&lt;DisplayText&gt;[34]&lt;/DisplayText&gt;&lt;record&gt;&lt;rec-number&gt;10&lt;/rec-number&gt;&lt;foreign-keys&gt;&lt;key app="EN" db-id="ra5aser08a9swge2te4xtevf9zfvp50dx9td"&gt;10&lt;/key&gt;&lt;/foreign-keys&gt;&lt;ref-type name="Journal Article"&gt;17&lt;/ref-type&gt;&lt;contributors&gt;&lt;authors&gt;&lt;author&gt;Horsley, T.&lt;/author&gt;&lt;author&gt;O&amp;apos;Neill, J.&lt;/author&gt;&lt;author&gt;McGowan, J.&lt;/author&gt;&lt;author&gt;Perrier, L.&lt;/author&gt;&lt;author&gt;Kane, G.&lt;/author&gt;&lt;author&gt;Campbell, C.&lt;/author&gt;&lt;/authors&gt;&lt;/contributors&gt;&lt;auth-address&gt;Centre for Learning in Practice, Royal College of Physicians and Surgeons of Canada, 774 Echo Drive, Ottawa, Ontario, Canada, K1S5N8.&lt;/auth-address&gt;&lt;titles&gt;&lt;title&gt;Interventions to improve question formulation in professional practice and self-directed learning&lt;/title&gt;&lt;secondary-title&gt;Cochrane Database Syst Rev&lt;/secondary-title&gt;&lt;alt-title&gt;Cochrane database of systematic reviews&lt;/alt-title&gt;&lt;/titles&gt;&lt;periodical&gt;&lt;full-title&gt;Cochrane Database Syst Rev&lt;/full-title&gt;&lt;abbr-1&gt;Cochrane database of systematic reviews&lt;/abbr-1&gt;&lt;/periodical&gt;&lt;alt-periodical&gt;&lt;full-title&gt;Cochrane Database Syst Rev&lt;/full-title&gt;&lt;abbr-1&gt;Cochrane database of systematic reviews&lt;/abbr-1&gt;&lt;/alt-periodical&gt;&lt;pages&gt;CD007335&lt;/pages&gt;&lt;number&gt;5&lt;/number&gt;&lt;keywords&gt;&lt;keyword&gt;Clinical Competence&lt;/keyword&gt;&lt;keyword&gt;Education, Continuing&lt;/keyword&gt;&lt;keyword&gt;Evidence-Based Medicine/*education&lt;/keyword&gt;&lt;keyword&gt;Health Personnel/*education&lt;/keyword&gt;&lt;keyword&gt;Humans&lt;/keyword&gt;&lt;keyword&gt;Problem-Based Learning/*methods/standards&lt;/keyword&gt;&lt;keyword&gt;*Professional Practice&lt;/keyword&gt;&lt;keyword&gt;Randomized Controlled Trials as Topic&lt;/keyword&gt;&lt;/keywords&gt;&lt;dates&gt;&lt;year&gt;2010&lt;/year&gt;&lt;/dates&gt;&lt;isbn&gt;1469-493X (Electronic)&amp;#xD;1361-6137 (Linking)&lt;/isbn&gt;&lt;accession-num&gt;20464753&lt;/accession-num&gt;&lt;urls&gt;&lt;related-urls&gt;&lt;url&gt;http://www.ncbi.nlm.nih.gov/pubmed/20464753&lt;/url&gt;&lt;/related-urls&gt;&lt;/urls&gt;&lt;electronic-resource-num&gt;10.1002/14651858.CD007335.pub2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[</w:t>
            </w:r>
            <w:hyperlink w:anchor="_ENREF_34" w:tooltip="Horsley, 2010 #10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  <w:lang w:val="en-ZA" w:eastAsia="en-ZA"/>
                </w:rPr>
                <w:t>34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]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end"/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</w:tcPr>
          <w:p w14:paraId="1D7EE558" w14:textId="77777777" w:rsidR="00C13642" w:rsidRPr="004D1006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orsley 2011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begin"/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instrText xml:space="preserve"> ADDIN EN.CITE &lt;EndNote&gt;&lt;Cite&gt;&lt;Author&gt;Horsley&lt;/Author&gt;&lt;Year&gt;2011&lt;/Year&gt;&lt;RecNum&gt;9&lt;/RecNum&gt;&lt;DisplayText&gt;[35]&lt;/DisplayText&gt;&lt;record&gt;&lt;rec-number&gt;9&lt;/rec-number&gt;&lt;foreign-keys&gt;&lt;key app="EN" db-id="ra5aser08a9swge2te4xtevf9zfvp50dx9td"&gt;9&lt;/key&gt;&lt;/foreign-keys&gt;&lt;ref-type name="Journal Article"&gt;17&lt;/ref-type&gt;&lt;contributors&gt;&lt;authors&gt;&lt;author&gt;Horsley, T.&lt;/author&gt;&lt;author&gt;Hyde, C.&lt;/author&gt;&lt;author&gt;Santesso, N.&lt;/author&gt;&lt;author&gt;Parkes, J.&lt;/author&gt;&lt;author&gt;Milne, R.&lt;/author&gt;&lt;author&gt;Stewart, R.&lt;/author&gt;&lt;/authors&gt;&lt;/contributors&gt;&lt;auth-address&gt;Centre for Learning in Practice, Royal College of Physicians and Surgeons of Canada, Ottawa, Ontario, Canada.thorsley@rcpsc.edu&lt;/auth-address&gt;&lt;titles&gt;&lt;title&gt;Teaching critical appraisal skills in healthcare settings&lt;/title&gt;&lt;secondary-title&gt;Cochrane Database Syst Rev&lt;/secondary-title&gt;&lt;alt-title&gt;Cochrane database of systematic reviews&lt;/alt-title&gt;&lt;/titles&gt;&lt;periodical&gt;&lt;full-title&gt;Cochrane Database Syst Rev&lt;/full-title&gt;&lt;abbr-1&gt;Cochrane database of systematic reviews&lt;/abbr-1&gt;&lt;/periodical&gt;&lt;alt-periodical&gt;&lt;full-title&gt;Cochrane Database Syst Rev&lt;/full-title&gt;&lt;abbr-1&gt;Cochrane database of systematic reviews&lt;/abbr-1&gt;&lt;/alt-periodical&gt;&lt;pages&gt;CD001270&lt;/pages&gt;&lt;number&gt;11&lt;/number&gt;&lt;keywords&gt;&lt;keyword&gt;*Awareness&lt;/keyword&gt;&lt;keyword&gt;*Comprehension&lt;/keyword&gt;&lt;keyword&gt;Delivery of Health Care&lt;/keyword&gt;&lt;keyword&gt;Health Personnel/*education&lt;/keyword&gt;&lt;keyword&gt;Humans&lt;/keyword&gt;&lt;keyword&gt;*Information Literacy&lt;/keyword&gt;&lt;keyword&gt;Translational Medical Research&lt;/keyword&gt;&lt;/keywords&gt;&lt;dates&gt;&lt;year&gt;2011&lt;/year&gt;&lt;/dates&gt;&lt;isbn&gt;1469-493X (Electronic)&amp;#xD;1361-6137 (Linking)&lt;/isbn&gt;&lt;accession-num&gt;22071800&lt;/accession-num&gt;&lt;urls&gt;&lt;related-urls&gt;&lt;url&gt;http://www.ncbi.nlm.nih.gov/pubmed/22071800&lt;/url&gt;&lt;/related-urls&gt;&lt;/urls&gt;&lt;electronic-resource-num&gt;10.1002/14651858.CD001270.pub2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[</w:t>
            </w:r>
            <w:hyperlink w:anchor="_ENREF_35" w:tooltip="Horsley, 2011 #9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  <w:lang w:val="en-ZA" w:eastAsia="en-ZA"/>
                </w:rPr>
                <w:t>35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]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end"/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</w:tcPr>
          <w:p w14:paraId="2831338B" w14:textId="77777777" w:rsidR="00C13642" w:rsidRPr="004D1006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yde 2000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begin"/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instrText xml:space="preserve"> ADDIN EN.CITE &lt;EndNote&gt;&lt;Cite&gt;&lt;Author&gt;Hyde&lt;/Author&gt;&lt;Year&gt;2000&lt;/Year&gt;&lt;RecNum&gt;106&lt;/RecNum&gt;&lt;DisplayText&gt;[36]&lt;/DisplayText&gt;&lt;record&gt;&lt;rec-number&gt;106&lt;/rec-number&gt;&lt;foreign-keys&gt;&lt;key app="EN" db-id="ra5aser08a9swge2te4xtevf9zfvp50dx9td"&gt;106&lt;/key&gt;&lt;/foreign-keys&gt;&lt;ref-type name="Journal Article"&gt;17&lt;/ref-type&gt;&lt;contributors&gt;&lt;authors&gt;&lt;author&gt;Hyde, C&lt;/author&gt;&lt;author&gt;Parkes, J&lt;/author&gt;&lt;author&gt;Deeks, J&lt;/author&gt;&lt;author&gt;Milne, R&lt;/author&gt;&lt;/authors&gt;&lt;/contributors&gt;&lt;titles&gt;&lt;title&gt;Systematic review of effectiveness of teaching critical appraisal&lt;/title&gt;&lt;secondary-title&gt;ICRF/NHS Centre for Statistics in Medicine&lt;/secondary-title&gt;&lt;/titles&gt;&lt;periodical&gt;&lt;full-title&gt;ICRF/NHS Centre for Statistics in Medicine&lt;/full-title&gt;&lt;/periodical&gt;&lt;dates&gt;&lt;year&gt;2000&lt;/year&gt;&lt;/dates&gt;&lt;urls&gt;&lt;/urls&gt;&lt;/record&gt;&lt;/Cite&gt;&lt;/EndNote&gt;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[</w:t>
            </w:r>
            <w:hyperlink w:anchor="_ENREF_36" w:tooltip="Hyde, 2000 #106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  <w:lang w:val="en-ZA" w:eastAsia="en-ZA"/>
                </w:rPr>
                <w:t>36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]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end"/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</w:tcPr>
          <w:p w14:paraId="0293156B" w14:textId="77777777" w:rsidR="00C13642" w:rsidRPr="004D1006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Ilic 2009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begin"/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instrText xml:space="preserve"> ADDIN EN.CITE &lt;EndNote&gt;&lt;Cite&gt;&lt;Author&gt;D&lt;/Author&gt;&lt;Year&gt;2009&lt;/Year&gt;&lt;RecNum&gt;21&lt;/RecNum&gt;&lt;DisplayText&gt;[37]&lt;/DisplayText&gt;&lt;record&gt;&lt;rec-number&gt;21&lt;/rec-number&gt;&lt;foreign-keys&gt;&lt;key app="EN" db-id="ra5aser08a9swge2te4xtevf9zfvp50dx9td"&gt;21&lt;/key&gt;&lt;/foreign-keys&gt;&lt;ref-type name="Journal Article"&gt;17&lt;/ref-type&gt;&lt;contributors&gt;&lt;authors&gt;&lt;author&gt;Ilic, D &lt;/author&gt;&lt;/authors&gt;&lt;/contributors&gt;&lt;titles&gt;&lt;title&gt;Teaching Evidence-based Practice: Perspectives from the Undergraduate and Post-graduate Viewpoint&lt;/title&gt;&lt;secondary-title&gt;Ann Acad Med Singapore&lt;/secondary-title&gt;&lt;/titles&gt;&lt;periodical&gt;&lt;full-title&gt;Ann Acad Med Singapore&lt;/full-title&gt;&lt;abbr-1&gt;Annals of the Academy of Medicine, Singapore&lt;/abbr-1&gt;&lt;/periodical&gt;&lt;pages&gt;559-63&lt;/pages&gt;&lt;volume&gt;38&lt;/volume&gt;&lt;dates&gt;&lt;year&gt;2009&lt;/year&gt;&lt;/dates&gt;&lt;urls&gt;&lt;/urls&gt;&lt;/record&gt;&lt;/Cite&gt;&lt;/EndNote&gt;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[</w:t>
            </w:r>
            <w:hyperlink w:anchor="_ENREF_37" w:tooltip="Ilic, 2009 #21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  <w:lang w:val="en-ZA" w:eastAsia="en-ZA"/>
                </w:rPr>
                <w:t>37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]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end"/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</w:tcPr>
          <w:p w14:paraId="5FA96D01" w14:textId="77777777" w:rsidR="00C13642" w:rsidRPr="004D1006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Norman 1998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begin"/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instrText xml:space="preserve"> ADDIN EN.CITE &lt;EndNote&gt;&lt;Cite&gt;&lt;Author&gt;Norman&lt;/Author&gt;&lt;Year&gt;1998&lt;/Year&gt;&lt;RecNum&gt;2&lt;/RecNum&gt;&lt;DisplayText&gt;[38]&lt;/DisplayText&gt;&lt;record&gt;&lt;rec-number&gt;2&lt;/rec-number&gt;&lt;foreign-keys&gt;&lt;key app="EN" db-id="ra5aser08a9swge2te4xtevf9zfvp50dx9td"&gt;2&lt;/key&gt;&lt;/foreign-keys&gt;&lt;ref-type name="Journal Article"&gt;17&lt;/ref-type&gt;&lt;contributors&gt;&lt;authors&gt;&lt;author&gt;Norman, G. R.&lt;/author&gt;&lt;author&gt;Shannon, S. I.&lt;/author&gt;&lt;/authors&gt;&lt;/contributors&gt;&lt;auth-address&gt;Department of Clinical Epidemiology and Biostatistics, McMaster University, Hamilton, Ont.&lt;/auth-address&gt;&lt;titles&gt;&lt;title&gt;Effectiveness of instruction in critical appraisal (evidence-based medicine) skills: a critical appraisal&lt;/title&gt;&lt;secondary-title&gt;CMAJ&lt;/secondary-title&gt;&lt;alt-title&gt;CMAJ : Canadian Medical Association journal = journal de l&amp;apos;Association medicale canadienne&lt;/alt-title&gt;&lt;/titles&gt;&lt;periodical&gt;&lt;full-title&gt;CMAJ&lt;/full-title&gt;&lt;abbr-1&gt;CMAJ : Canadian Medical Association journal = journal de l&amp;apos;Association medicale canadienne&lt;/abbr-1&gt;&lt;/periodical&gt;&lt;alt-periodical&gt;&lt;full-title&gt;CMAJ&lt;/full-title&gt;&lt;abbr-1&gt;CMAJ : Canadian Medical Association journal = journal de l&amp;apos;Association medicale canadienne&lt;/abbr-1&gt;&lt;/alt-periodical&gt;&lt;pages&gt;177-81&lt;/pages&gt;&lt;volume&gt;158&lt;/volume&gt;&lt;number&gt;2&lt;/number&gt;&lt;keywords&gt;&lt;keyword&gt;Clinical Competence/*standards&lt;/keyword&gt;&lt;keyword&gt;Decision Making&lt;/keyword&gt;&lt;keyword&gt;Education, Medical, Undergraduate/*standards&lt;/keyword&gt;&lt;keyword&gt;Evidence-Based Medicine/*education/*standards&lt;/keyword&gt;&lt;keyword&gt;Health Knowledge, Attitudes, Practice&lt;/keyword&gt;&lt;keyword&gt;Humans&lt;/keyword&gt;&lt;keyword&gt;Internship and Residency/*standards&lt;/keyword&gt;&lt;keyword&gt;Program Evaluation&lt;/keyword&gt;&lt;keyword&gt;Research Design/*standards&lt;/keyword&gt;&lt;keyword&gt;Teaching/*standards&lt;/keyword&gt;&lt;/keywords&gt;&lt;dates&gt;&lt;year&gt;1998&lt;/year&gt;&lt;pub-dates&gt;&lt;date&gt;Jan 27&lt;/date&gt;&lt;/pub-dates&gt;&lt;/dates&gt;&lt;isbn&gt;0820-3946 (Print)&amp;#xD;0820-3946 (Linking)&lt;/isbn&gt;&lt;accession-num&gt;9469138&lt;/accession-num&gt;&lt;urls&gt;&lt;related-urls&gt;&lt;url&gt;http://www.ncbi.nlm.nih.gov/pubmed/9469138&lt;/url&gt;&lt;/related-urls&gt;&lt;/urls&gt;&lt;custom2&gt;1232690&lt;/custom2&gt;&lt;/record&gt;&lt;/Cite&gt;&lt;/EndNote&gt;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[</w:t>
            </w:r>
            <w:hyperlink w:anchor="_ENREF_38" w:tooltip="Norman, 1998 #2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  <w:lang w:val="en-ZA" w:eastAsia="en-ZA"/>
                </w:rPr>
                <w:t>38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]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end"/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</w:tcPr>
          <w:p w14:paraId="01C7B5FB" w14:textId="77777777" w:rsidR="00C13642" w:rsidRPr="004D1006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Taylor 2000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begin"/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instrText xml:space="preserve"> ADDIN EN.CITE &lt;EndNote&gt;&lt;Cite&gt;&lt;Author&gt;Taylor&lt;/Author&gt;&lt;Year&gt;2000&lt;/Year&gt;&lt;RecNum&gt;11&lt;/RecNum&gt;&lt;DisplayText&gt;[39]&lt;/DisplayText&gt;&lt;record&gt;&lt;rec-number&gt;11&lt;/rec-number&gt;&lt;foreign-keys&gt;&lt;key app="EN" db-id="ra5aser08a9swge2te4xtevf9zfvp50dx9td"&gt;11&lt;/key&gt;&lt;/foreign-keys&gt;&lt;ref-type name="Journal Article"&gt;17&lt;/ref-type&gt;&lt;contributors&gt;&lt;authors&gt;&lt;author&gt;Taylor, R.&lt;/author&gt;&lt;author&gt;Reeves, B.&lt;/author&gt;&lt;author&gt;Ewings, P.&lt;/author&gt;&lt;author&gt;Binns, S.&lt;/author&gt;&lt;author&gt;Keast, J.&lt;/author&gt;&lt;author&gt;Mears, R.&lt;/author&gt;&lt;/authors&gt;&lt;/contributors&gt;&lt;auth-address&gt;HSRU, Department of Public Health &amp;amp; Policy, London School of Hygiene &amp;amp; Tropical Medicine, UK.&lt;/auth-address&gt;&lt;titles&gt;&lt;title&gt;A systematic review of the effectiveness of critical appraisal skills training for clinicians&lt;/title&gt;&lt;secondary-title&gt;Med Educ&lt;/secondary-title&gt;&lt;alt-title&gt;Medical education&lt;/alt-title&gt;&lt;/titles&gt;&lt;periodical&gt;&lt;full-title&gt;Med Educ&lt;/full-title&gt;&lt;abbr-1&gt;Medical education&lt;/abbr-1&gt;&lt;/periodical&gt;&lt;alt-periodical&gt;&lt;full-title&gt;Med Educ&lt;/full-title&gt;&lt;abbr-1&gt;Medical education&lt;/abbr-1&gt;&lt;/alt-periodical&gt;&lt;pages&gt;120-5&lt;/pages&gt;&lt;volume&gt;34&lt;/volume&gt;&lt;number&gt;2&lt;/number&gt;&lt;keywords&gt;&lt;keyword&gt;*Clinical Competence&lt;/keyword&gt;&lt;keyword&gt;Health Personnel/*education&lt;/keyword&gt;&lt;keyword&gt;Humans&lt;/keyword&gt;&lt;keyword&gt;Program Evaluation&lt;/keyword&gt;&lt;/keywords&gt;&lt;dates&gt;&lt;year&gt;2000&lt;/year&gt;&lt;pub-dates&gt;&lt;date&gt;Feb&lt;/date&gt;&lt;/pub-dates&gt;&lt;/dates&gt;&lt;isbn&gt;0308-0110 (Print)&amp;#xD;0308-0110 (Linking)&lt;/isbn&gt;&lt;accession-num&gt;10652064&lt;/accession-num&gt;&lt;urls&gt;&lt;related-urls&gt;&lt;url&gt;http://www.ncbi.nlm.nih.gov/pubmed/10652064&lt;/url&gt;&lt;/related-urls&gt;&lt;/urls&gt;&lt;/record&gt;&lt;/Cite&gt;&lt;/EndNote&gt;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[</w:t>
            </w:r>
            <w:hyperlink w:anchor="_ENREF_39" w:tooltip="Taylor, 2000 #11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  <w:lang w:val="en-ZA" w:eastAsia="en-ZA"/>
                </w:rPr>
                <w:t>39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]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end"/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</w:tcPr>
          <w:p w14:paraId="659D16E7" w14:textId="77777777" w:rsidR="00C13642" w:rsidRPr="004D1006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Wong 2013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begin"/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instrText xml:space="preserve"> ADDIN EN.CITE &lt;EndNote&gt;&lt;Cite&gt;&lt;Author&gt;Wong&lt;/Author&gt;&lt;Year&gt;2013&lt;/Year&gt;&lt;RecNum&gt;22&lt;/RecNum&gt;&lt;DisplayText&gt;[40]&lt;/DisplayText&gt;&lt;record&gt;&lt;rec-number&gt;22&lt;/rec-number&gt;&lt;foreign-keys&gt;&lt;key app="EN" db-id="ra5aser08a9swge2te4xtevf9zfvp50dx9td"&gt;22&lt;/key&gt;&lt;/foreign-keys&gt;&lt;ref-type name="Journal Article"&gt;17&lt;/ref-type&gt;&lt;contributors&gt;&lt;authors&gt;&lt;author&gt;Wong, SC&lt;/author&gt;&lt;author&gt;McEvoy, MP&lt;/author&gt;&lt;author&gt;Wiles, LK&lt;/author&gt;&lt;author&gt;Lewis, LK &lt;/author&gt;&lt;/authors&gt;&lt;/contributors&gt;&lt;titles&gt;&lt;title&gt;Magnitude of change in outcomes following entry-level evidence-based practice training: a systematic review &lt;/title&gt;&lt;secondary-title&gt; Int J Med Educ&lt;/secondary-title&gt;&lt;/titles&gt;&lt;pages&gt;107-14&lt;/pages&gt;&lt;volume&gt;4&lt;/volume&gt;&lt;dates&gt;&lt;year&gt;2013&lt;/year&gt;&lt;/dates&gt;&lt;urls&gt;&lt;/urls&gt;&lt;electronic-resource-num&gt;10.5116/ijme.51a0.fd25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[</w:t>
            </w:r>
            <w:hyperlink w:anchor="_ENREF_40" w:tooltip="Wong, 2013 #22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  <w:lang w:val="en-ZA" w:eastAsia="en-ZA"/>
                </w:rPr>
                <w:t>40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en-ZA" w:eastAsia="en-ZA"/>
              </w:rPr>
              <w:t>]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fldChar w:fldCharType="end"/>
            </w:r>
          </w:p>
        </w:tc>
      </w:tr>
      <w:tr w:rsidR="00C13642" w:rsidRPr="004D1006" w14:paraId="0D2C4610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893AEA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A6026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Akl 20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B698EF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15E42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DEE2D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,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B14C50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C97CB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C268A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357EE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52FCA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B443A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93359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87C450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71604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87873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5B39B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C33C6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F0804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76D7B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3FA90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4562D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EE9DE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2BF2F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15D8D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</w:tr>
      <w:tr w:rsidR="00C13642" w:rsidRPr="004D1006" w14:paraId="5800EC65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888FC1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2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FFC4F0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Alper 200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3325B2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39F6E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C1E29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1DCF0A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9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9C577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S 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D58B1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44D32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667AE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85DF0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CA447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B2890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3F200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BC10D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DE1A3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9F6B5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E6DD5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C778C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70458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28157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CC9D1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B38F4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8BEC9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5AE45577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79C2B9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2FF97D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Aronoff 201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8318C9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5AB1E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67F7C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99A015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53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9EF2BD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D2FD7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52E95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CF8FE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D0086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DE2FF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E27EC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25872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BEE99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141A7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478A6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94E54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2CFBF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CAC90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90233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A4860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B643C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52506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</w:tr>
      <w:tr w:rsidR="00C13642" w:rsidRPr="004D1006" w14:paraId="336D0188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AF976B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50878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um 200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6C7E4B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35CFD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729D8E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132A93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73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55290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A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13293C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21D82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6D7B9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2A8D7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8210F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D2459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C4E55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9DE2A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0D5AD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63B89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AD265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A494E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F1055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67710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68659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0D832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6E603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02791116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E08E0D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5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B68C2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zarian 199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2B585D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E9911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6F3C9A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74C15A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2A78A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, B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6297A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60890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74D31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D1F5A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C94C7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87AB2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BCDD6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870FD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7766F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B63D5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5B249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98933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54B2A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57367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D1663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4C51C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E9554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2827AD0E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91245F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6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2D573C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ennett 198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7879FA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EC5C3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9A6F2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A684A8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9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3BECE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FD66BE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anad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5B394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B2143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BF5D1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645CD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4B1B4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62EF1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7A9C2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C5150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C4825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C9F4F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C67C3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9852C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AD4FE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DE103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206DD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229E8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3AFAC3ED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26C509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7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61AC2C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ennet 201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16D12A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630AC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A1D75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CE733B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5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275D6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A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35F58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Australi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192B1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96CC2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23A46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65E26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AB2FA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4F25E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6DF6C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A0B3F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24E0C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CEED4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72B51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99C81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9EC02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3E53D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221C8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ACD88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</w:tr>
      <w:tr w:rsidR="00C13642" w:rsidRPr="004D1006" w14:paraId="690E684D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3B26A0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8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45A590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Bolboaca 2006 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ED4C32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90ED8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F6672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E04C10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D2D62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6F90C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omani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121BF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C81F0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5C691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38DE7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4BA604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0C6BB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8D493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3E6E8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2285E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77175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C6BE7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85C9F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A2414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AF293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CE114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7AB8B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61F84158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C447FC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9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0A6B9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radley 200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CF0A14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C262E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59164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B78963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1E89A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, A, B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92F08D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23563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AF8C1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9D4D5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AC719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48ECB8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21F44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A5D8A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76799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2311F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74D31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D4347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EE6C5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BFF42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06DAE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09B6F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BD587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4E8DB0CE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EFC4EF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0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62B0E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radley 200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28A073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A0272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0AF90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007709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75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E3408D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K, S, A 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30487A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Norway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592F7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7F869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5BCB2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8CEE0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948D7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03B89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CC5E3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46CE5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66336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CEA37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6152F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B9701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0D83A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7FCBE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BEF00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0C225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31D8ADE8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C4A2D5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1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A7909C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urls 199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63723C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223F2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DE002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P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B8C68A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88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A5650A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; A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22005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K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74871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6F43A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82AC9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23F7A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2E13AA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94094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350F9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A3ADB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4BC5C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EF590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3662E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7D85E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8688C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39BA9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B8289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F92A4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51C023DD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946044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2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3DF96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abell 2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94CE8F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C5395C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36707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854A63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83AAE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405230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K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9DAEF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4EF88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A20E7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12C66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51191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3CFE8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FDFD4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E9698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821B6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61796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7B7FE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E64A5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BF80E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C1748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9FA7D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F6023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1DF8BFDF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2CC959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35430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Caudill 1993 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5972BB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934E4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2E7AD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P, 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2B78C6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7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C528A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, A, B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B4AD7C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7057B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E125D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75DC0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8715D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F5CD6E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AC5B6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3BDE0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C0A6C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CBE98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CABED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079C3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01A61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4E1A6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57849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85430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6A598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65BE651C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E59A36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4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59FF6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heatham 20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A800EF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38CDF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41F08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B4E0DA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22F06D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K 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6E485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DAC53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CBC5A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69DA1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DFFF4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50B0E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9FD95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620B1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50507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2AC5C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F2757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91B1C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5DB45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DC95B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698AF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040F2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C514D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35508937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39C28E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5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E9A43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heng 200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4CC724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8073A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E2147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P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377BEE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80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9A58E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, A, B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51E1B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ong Kong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4D527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60A9E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627EC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A7325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342684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A83D1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3D9E5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F10FE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FCF58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6319B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DFA41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A772F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F2D27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81CE0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C949A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1BF34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794B0E7A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ACD33A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6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30468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ramer 2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0E05E7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05417D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AE38B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C1C7CE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5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1AD3B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39284A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CB6EA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61F43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E27DC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00240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73914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998EE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0B6D9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76F1A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2139F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B93EE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ADED2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7063A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AB35F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41FEC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D8CF8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9EF5D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68146CF7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774D70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7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E2A9EA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uddy 198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9D42E2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1BBFE0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9CE42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EA1FC2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D1430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05061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C749C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66B56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4932C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2D4B9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B9B72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B3F7C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36933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BAAF1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DB3CA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B38B7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FB480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06F38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BA859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A31CF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9AEAE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334CC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1CF6B6B7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A52C4C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8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A1676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Davis 200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07D32C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3D1E2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BA3F2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I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152FC7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55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D6CE1E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A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AE332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K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ED72B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562FD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75494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8824D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FA516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11BB9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55EA7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10BEE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79994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FA63C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D2B67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AEBFA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FB745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ABCF9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4738A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55785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512C94B9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CC4FCA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9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1DD2E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Davis 200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308537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7369A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A8B08A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89708F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22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AFC9E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A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E2A13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K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4F176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41267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6D02C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10C04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EACFC7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5D720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ECAE3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E36F5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33E2E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959B6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76A6B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E58E9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9C433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CAB72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E1DCF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E5C7B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7404379E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525459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20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7ABDB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Dinkevich 200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CBDD3B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F3078A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74EA3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49F27C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6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E842D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59B42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61523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9D346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F0DE8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961CA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D6790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ECEDA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654AA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ECAFB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1F012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7B71E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CCC09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056AC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DEFD4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A89A7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39935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D5D2C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67478AE4" w14:textId="77777777" w:rsidTr="00597B8B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D696FE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21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6B6C0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Dorsch 2004 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1B6B7B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F736F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0436C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B6986E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6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02A4E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A, 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7C1B5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30A22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C9A70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1AABB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3A46F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C1A0D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441E8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54641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904C3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C820C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9F8EB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32394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CC20E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16015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3D9FB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255C7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5A10E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768E1E51" w14:textId="77777777" w:rsidTr="00597B8B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A83B46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22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F6BC3A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Forsetlund 2003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9FE811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96BCB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D207C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P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813495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48</w:t>
            </w:r>
          </w:p>
        </w:tc>
        <w:tc>
          <w:tcPr>
            <w:tcW w:w="10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CB296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A</w:t>
            </w:r>
          </w:p>
        </w:tc>
        <w:tc>
          <w:tcPr>
            <w:tcW w:w="13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00E04A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Norway</w:t>
            </w:r>
          </w:p>
        </w:tc>
        <w:tc>
          <w:tcPr>
            <w:tcW w:w="4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A9387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E744C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467E8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71D58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19112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B4DE9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CC084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66089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63AA2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8336D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DCABE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BC95A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C66A2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E4553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A68F3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D07E6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52AA1911" w14:textId="77777777" w:rsidTr="00597B8B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2DEEA7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23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2965CC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Frasca 1992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32F084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T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41D4A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876580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4DDC1B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92</w:t>
            </w:r>
          </w:p>
        </w:tc>
        <w:tc>
          <w:tcPr>
            <w:tcW w:w="10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01D45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S </w:t>
            </w:r>
          </w:p>
        </w:tc>
        <w:tc>
          <w:tcPr>
            <w:tcW w:w="13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3C1A5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CA9A4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8D4B2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888A8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365C6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8346E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43552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264ED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AABB1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D80AF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28921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7A8F8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E1B0F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4FF6E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BF2A8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D00CA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82740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01D9818E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9089EC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24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08206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Fritsche 200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CF6741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B91B0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4EC37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,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ADA9F6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>266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5E144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3C3CA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Germany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EEFB1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22FB2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097BD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E149F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CE0490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5F3EE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FD133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D5E82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3850E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855A6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E9239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0818D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AE1C5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830C6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7FA57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FC51C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3EA8C7F2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4BE4A7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25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8F99C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Fu 199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0A9613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2C0E4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2C763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BEE96E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24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0DDA3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, B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78F46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K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44E26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AE018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7E554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9AD44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CE337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99DC6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A9831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17906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0C9BE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C60C3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CF7A4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9245E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90F93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B5EA0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E0051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2FB7B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58BB35E5" w14:textId="77777777" w:rsidTr="00597B8B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0B532C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26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82AB0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Gehlbach 1980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E8290C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T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7B94B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0504EC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9AC6C7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5</w:t>
            </w:r>
          </w:p>
        </w:tc>
        <w:tc>
          <w:tcPr>
            <w:tcW w:w="10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C8692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</w:t>
            </w:r>
          </w:p>
        </w:tc>
        <w:tc>
          <w:tcPr>
            <w:tcW w:w="13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75F09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9C271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93E9A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779F2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20B1A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14CD08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E98C7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BF540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07685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3B66C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E242C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286A0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78DFB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2C5B4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B5C7B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BBC86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03896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3633140A" w14:textId="77777777" w:rsidTr="00597B8B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0F673D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lastRenderedPageBreak/>
              <w:t>27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F848DA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Ghali 2000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0FCE27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T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648AC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2CE19C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D81E67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60</w:t>
            </w:r>
          </w:p>
        </w:tc>
        <w:tc>
          <w:tcPr>
            <w:tcW w:w="10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130B4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, B</w:t>
            </w:r>
          </w:p>
        </w:tc>
        <w:tc>
          <w:tcPr>
            <w:tcW w:w="13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A506B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FFD62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C8568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ADA07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F1BA1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7CDB6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FA9AA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0A9E2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630B1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ACB2D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56B5C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87957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7EB73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47E53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3245B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A8DD7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45C8B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65E8BA40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949680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28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5EA8A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Grad 2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790E0C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1CB41C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36502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P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AE4BB9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75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9BEAB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, A, B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879D7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anad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B16A5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48C8B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4826A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FF0A1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33DEA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F106D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9FD74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1258B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E25ED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5D295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0789C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3E7B3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094BC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AD4C5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55814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4DC0C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06FA612D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3E191F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29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56750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Green 199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D390CA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665EAA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4A6BF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1C8BCA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4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2BB2E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, K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7B1EC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57E65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2BBC9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EDEC4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8E455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06395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D2EE0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01CB6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E4C78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C70D6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59612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F145B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0BBBC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2F42F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27FCB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16677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8C5DE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0E198949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6EA60E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0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E5557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Gruppen 2005 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0C3255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F3D5F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657FCA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E42E4B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9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D0B8C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4D99B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0EB8D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D665F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12048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45770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F33CC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6F68D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161C6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4C97E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6B3AE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BF712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65D39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72440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A9B9E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4CE30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AF3C4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A8E9A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286F953B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B47DAE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462C9E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adley 201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2A69E9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2DF88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A4D1BA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I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0E8F54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237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9D83A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D053FE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K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33053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5B4BC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76A10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0C68E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222EB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668AB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E4F93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3A296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53D7B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88871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B43D5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A35D8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489D6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CB2E3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B8DDD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23E75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70B929EE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BCC5FC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2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042E4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aines 200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717DC4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F2A5CA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CF0B3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P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ED950B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?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7BA7F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E71720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6F1E8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F2530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68A37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53D76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7AAB8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14686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F7623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7F7D1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EDF20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6A01B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D135F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0FB55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ADCE4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CF992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33C78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79AB9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7074AADB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8A7A63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85E33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aynes 199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6B4247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DA4A5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6421A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P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6B3F42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9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66A70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22D8DE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anad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E672E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D2A88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9783F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AE03B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7D1D97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90EE2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0DC11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B53E5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253EE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EA558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E08F7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ED67B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B1490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4C429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A2ECD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652CC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7EBB0641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CB9376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E4F21C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eller 198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28C04A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659F7E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A4589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E8C047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?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25289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9285DD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Not stated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264FC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D00DC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ADDF9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6687B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70EFE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B0B0A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76164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41047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56552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0D8AE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97137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D1A73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081E8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86FF9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07738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E8240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3C5D555F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EBEEBC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5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329DB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icks 199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D8E272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742A5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8A5B3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P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D98174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48156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, 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692D0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K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F29E3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ABC6D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F82ED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2A27B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41FB4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52D42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A1968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18F2B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24345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F9C48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F63D3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97920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CA7DD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4ABD1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45956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80FC5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11756EDA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A0E717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6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CE456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illson 199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4A7244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0E645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2CE61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P, 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8454A0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2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AF6E8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2FA97A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8579E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A2387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5CBA6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68738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7243DE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68CF6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E919C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8FABA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B9324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CBD83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3295D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AA329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649A2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7AEAA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89587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12DB5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6E5E839F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2A575E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7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669780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Ibbotson 199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CEE7FB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A68A4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12EC6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P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0410DF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64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0812C0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C4447D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K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84491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F52E2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F97C5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24097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8B2D3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523F7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58AF2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4595C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910A1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3C7FF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06641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3A06F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2A184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F35BB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12BDE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0CC7E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6045EA06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EC5157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8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F943B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Johnson 200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A74D12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448EF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2D9B6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B0B4FC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2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1C023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A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8DA33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ong Kong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BB476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AF0CC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89869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FCD1A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102DC9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D645A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3C0B7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90936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73684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73421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BAE98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9CFDF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C7A91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AFF3A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24703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F1E0B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0FF3826A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2FCE74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9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10360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ellum 20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F53DA6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4AEF5C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CD5F30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HP 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C961D9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BB782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FD647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03B2B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ED25D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D1D53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ED819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9132D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57D8F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2B4F9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989E0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F47DA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84CE6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EF066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D4A39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947DF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B2649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C9131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ED982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2BECBEAF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DED95A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0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45180D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han 199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B89A12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FB550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F9684C" w14:textId="77777777" w:rsidR="00C13642" w:rsidRPr="00394AC4" w:rsidRDefault="00C13642" w:rsidP="00F64CE7">
            <w:pPr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>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23108B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>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3E4B4F" w14:textId="77777777" w:rsidR="00C13642" w:rsidRPr="00394AC4" w:rsidRDefault="00C13642" w:rsidP="00F64CE7">
            <w:pPr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>K, A, B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DBF2FB" w14:textId="77777777" w:rsidR="00C13642" w:rsidRPr="00394AC4" w:rsidRDefault="00C13642" w:rsidP="00F64CE7">
            <w:pPr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>UK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058CD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F9893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1122A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6A175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0E157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5A13D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B77C3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2424E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A8F8E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6286B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D72CE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E1FDF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D8F67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736E1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528FA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5D5E0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12254EA5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5C0363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FAAF3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im 200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20273F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>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8E6F0E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475DC1" w14:textId="77777777" w:rsidR="00C13642" w:rsidRPr="00394AC4" w:rsidRDefault="00C13642" w:rsidP="00F64CE7">
            <w:pPr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E47DB9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>15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B7D60E" w14:textId="77777777" w:rsidR="00C13642" w:rsidRPr="00394AC4" w:rsidRDefault="00C13642" w:rsidP="00F64CE7">
            <w:pPr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 xml:space="preserve">K, A, B 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9BCB99" w14:textId="77777777" w:rsidR="00C13642" w:rsidRPr="00394AC4" w:rsidRDefault="00C13642" w:rsidP="00F64CE7">
            <w:pPr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DE97C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7290F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30AA2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FD54A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BA4FEA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CB30A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164F8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F5FE9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345C5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C84B8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05670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4E8F9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E6C30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D3FDF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C1EBC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7F1A6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</w:tr>
      <w:tr w:rsidR="00C13642" w:rsidRPr="004D1006" w14:paraId="4FF65257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46C644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2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30ECA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itchens 198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F2B2BB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>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BF8C6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79F513" w14:textId="77777777" w:rsidR="00C13642" w:rsidRPr="00394AC4" w:rsidRDefault="00C13642" w:rsidP="00F64CE7">
            <w:pPr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 xml:space="preserve">R 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BBD9CE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>83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9F9012" w14:textId="77777777" w:rsidR="00C13642" w:rsidRPr="00394AC4" w:rsidRDefault="00C13642" w:rsidP="00F64CE7">
            <w:pPr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 xml:space="preserve">K 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66F362" w14:textId="77777777" w:rsidR="00C13642" w:rsidRPr="00394AC4" w:rsidRDefault="00C13642" w:rsidP="00F64CE7">
            <w:pPr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>Canad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93BF3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1B2E7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D27FB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7B872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FD731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34CD2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AE8FC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CDC95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B2BE2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353E5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A4C86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A9C20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849A5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22171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DC56D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FD857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6C57AE23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C1B636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7810F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rueger 200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2F4A97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4D568E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FE34F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41D399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>77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5F6A74" w14:textId="77777777" w:rsidR="00C13642" w:rsidRPr="00394AC4" w:rsidRDefault="00C13642" w:rsidP="00F64CE7">
            <w:pPr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 xml:space="preserve">K, S 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839DC2" w14:textId="77777777" w:rsidR="00C13642" w:rsidRPr="00394AC4" w:rsidRDefault="00C13642" w:rsidP="00F64CE7">
            <w:pPr>
              <w:rPr>
                <w:rFonts w:ascii="Arial" w:hAnsi="Arial" w:cs="Arial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480F7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8628F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DE524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08A4F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ACC8A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9BA33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D12CF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B65A6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B7832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303A0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2FE35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3203B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C514F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C1216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2AC9E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8F7A6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03089FCD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C0640E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CB6A4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ulier 200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B986CE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75523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E00FD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R 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CBF7A1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61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E7BD7E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A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5D921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K and Netherlands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BA7E5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8E488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80D98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25E74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D25B94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428F2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7A65E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A4BC4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D84D8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2239E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1476C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1DE06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35972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F533B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CE17A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6E142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6DEF6D61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E722F5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5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3506A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Landry 199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4CB93C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6B361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06335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ED8D78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46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58F2C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B, K, A 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66D9B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BB336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AEA0F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61512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73654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01A81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9A5CE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EA44D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5F8D7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C2481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54C05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62F07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AEF30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AEDE9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9E086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B5C83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CF9E0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5398F2D9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440A77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6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52442E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Langkamp 199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0E8774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6F58F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B4BDD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E2DCDC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27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3FA6E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F2FAF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92595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79C61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B03D8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3595E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C560D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2002D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1A1F4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2E44C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114E4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F5A8E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5C8F7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F885E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358ED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B5901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66A9B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898AA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27EA138D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A941EE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7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530BC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Lai 200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F85DC2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31D4B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BA2010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6CC667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7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0426ED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, K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560CD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alaysi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377D8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D793A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49932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9E9B8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C06C0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FCD29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27850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26604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47CF9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F2D6C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274A3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58093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662A8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7AECB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D8EB1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C0E3A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</w:tr>
      <w:tr w:rsidR="00C13642" w:rsidRPr="004D1006" w14:paraId="1685245B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FCBD32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8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F3111D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Lai 201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E4593B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40022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9F643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D467D8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65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A0CFD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A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5152A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alaysi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DBABD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5BA67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0E749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9B3EF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CA499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76F05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F001F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87529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78552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6895E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4AE6B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824F6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2DEAF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9C659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F32E5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45DEE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4A7F3C5E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D061C5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9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438A9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Lee 200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27F23D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84B08E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75F95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EC9DC8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2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6DED8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3F29A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2D563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523DF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1F5A4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D86A0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3688CD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F12A4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F0639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28E08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3BA5F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5BC52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A77F3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C98D7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46136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63678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88864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944DF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456D56E2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3BBAF1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50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7F6C6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Lee 200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6E250D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902CB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0FCC1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152189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55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B471C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K 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7E374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ong Kong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1CC53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C7927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49FEC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C0BAC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CAB9B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427AC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6C855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44807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0267D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55BB6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034FA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12E54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F3809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98A42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DE45B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250CE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187CCB08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AAE8D5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5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B2E6D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Leung 2003 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4F313B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207DD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87D5E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24E47D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6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5E81C0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A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A483A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ong Kong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5AB25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79BC2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3415B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30BB8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972BE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7BC1B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C354F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9E2B4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EFA74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F0154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6CDBC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38F1E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A43DC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E1AFA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1BE59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43C8D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18C287A7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85AD1A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5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2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4E84F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Linzer 198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4F5B8F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784B6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F168B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4AF417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85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831ECC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416F7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5E361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4D247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7C872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58C2A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31177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5E78B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4AC73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C8AF8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02399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68193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9C382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22526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C13D5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5A5A4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45B6A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7BDC6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5AF54E63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DAC24B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5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5CB30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Linzer 198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4CF014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A3159E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812D0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A9758D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4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0FA6C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, B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7DB9D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4F6AF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C8256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4EE04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FF5FD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0D40C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7A110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ECA02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C9954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70576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D4D98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A9560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56F3F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D8EF0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573CF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CA532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E5CCF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20ACFFAC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CD1551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5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B786BD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Lucas 20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B8D0FC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36229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DA134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P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21B67F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3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63191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C5E02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35AB9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055F4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251E4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08654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2372C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F6DF0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D8271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6001E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36F56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7075F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6B260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9EC07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49B07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03203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F7C22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E0731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355F150C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D91EAF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5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5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7AF810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acRae 20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8B6B82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A8311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6F470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P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046FBE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81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3FBF9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A4D49A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anad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7CD0E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66967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A732B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50738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6C3FE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DB8C0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97DAF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B7D0D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D431F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8D5A0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C35FB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3C9B0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14D67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74EC3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9721C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F66A7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5E155748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B74195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5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6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5BAAE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cCluskey 200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B8151E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0EF86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5BDBA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P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06B93D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14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FD20A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, A, B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DA185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Australi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E540A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EE78E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A1D44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5A23E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211D7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74BE1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AE54D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F9DB6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62DEB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06628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FEA54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17F65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51C47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EADBC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FF27C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A5009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57D87184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C25399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57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0E0AC0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cGinn 200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BF0619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59B63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B025C0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P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A4F6BE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9A8F2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B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725A2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F9709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615CC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2FE9F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2ECB9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45740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80FE9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B4D79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BF1CF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C7CFA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7721D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5A614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533D7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6988B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AEE52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9A72D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359D1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15A4DC59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87BFF4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58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DBB5CD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cLeod 2010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DA6238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F6FC00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2E570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CC9462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41</w:t>
            </w:r>
          </w:p>
        </w:tc>
        <w:tc>
          <w:tcPr>
            <w:tcW w:w="10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65575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</w:t>
            </w:r>
          </w:p>
        </w:tc>
        <w:tc>
          <w:tcPr>
            <w:tcW w:w="13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D428A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, Canada</w:t>
            </w:r>
          </w:p>
        </w:tc>
        <w:tc>
          <w:tcPr>
            <w:tcW w:w="4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28612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24619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C00BA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8C224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0B7CD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C0504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D4219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194C0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85E4B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A4CB6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1AFC0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42ECA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7CF24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671EB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12A15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C50D8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0FD9D7C7" w14:textId="77777777" w:rsidTr="00597B8B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A5EFD0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59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EDE23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lls 200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0C484C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3E702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61CBF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DA419C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83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13BBB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151E3D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anad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36044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4F8DE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04D7C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D5B6F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DA0AB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DAADA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45CED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1C034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B60B4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DBE99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9CA87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F87A8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828DC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86C0D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A01FD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F255F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209E9C1F" w14:textId="77777777" w:rsidTr="00597B8B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37B35A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lastRenderedPageBreak/>
              <w:t>60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E8572A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ulvihill 1981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64CD6F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29F9C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6155EA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PG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29B211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?</w:t>
            </w:r>
          </w:p>
        </w:tc>
        <w:tc>
          <w:tcPr>
            <w:tcW w:w="10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A141F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</w:t>
            </w:r>
          </w:p>
        </w:tc>
        <w:tc>
          <w:tcPr>
            <w:tcW w:w="13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6D850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Not stated</w:t>
            </w:r>
          </w:p>
        </w:tc>
        <w:tc>
          <w:tcPr>
            <w:tcW w:w="4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94B8D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8376B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6DC17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A4BA0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A82057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18C5E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6D0BC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68C6F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A632F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FE3F3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CCFD9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2A9D4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E0381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D54E0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205EA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DC185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0FD6E28F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D814EB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61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A77C6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adack 198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5C26CC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4966D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FAC3A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2FF7EB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4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46B29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S 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3DF18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674AA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A84ED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E444B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2DC73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403BD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45274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00F67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FCBA2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7E527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2E997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C1415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F496C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49008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A6D3C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182A5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1C9D9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7326E05B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BE319C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62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82073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iegelman 198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5B7EC7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1B822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5D786C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E1A80A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296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F87B8C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, B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A883B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D13BB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EC1B6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E4A61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C4D8D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BF55B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4854B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E7381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5FA00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89EB1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0C384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D6F53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8A5CD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190C8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02A87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063FE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CDD31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44791AFC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79F135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63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273DB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omm 198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778FEA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D8D63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9E6CB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BCC069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0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2E243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30CC1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12745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05C2E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12486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71156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4FC74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9D7A2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636E2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85A36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DB165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F4D29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407DB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22D30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06AAA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CEA7B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04A41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170DC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70B27F65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0D0126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6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F1F33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osenberg 199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0C2160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695A0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AEDB8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29FF2D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0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2F2F80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3E064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K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83EE9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6603E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B0B35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DC3B0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D1B7D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86786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C6550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B88AD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B334C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FC3B2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768CA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FFC18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B1565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49A40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25FC9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578C6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229AFCB8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CE2B13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6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5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57223D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oss 200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C949B1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1CC25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59A3C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EC1CDF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1C773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B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1681E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8142C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EA611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9BA90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B0BDE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70FAA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4D1FC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C7FA5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DBC38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E90FD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11D0B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8026D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5EC85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38A15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91C06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8EDB5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80E9E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3587D113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DDED98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66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F0B66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Sastre 2011 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91C975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EA710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FE3BF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4F04F0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0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7D4A5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B, A 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9A060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E6489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7C4B2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5B359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248ED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88C0E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5CF58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43D18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CAC6C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3938E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48E9F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4529E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64ABE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24817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864D1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48A6C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320F7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706479D0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6C8A03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67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F7733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chaafsma 200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0B4AC3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3FEF9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D711AD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P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CDFEED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25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B9A53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03DDAA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Netherlands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5B7C7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C242B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8702E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876B9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37CD4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CC2BC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B8A0E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0274F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4D416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D1FB6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A798F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A3BB5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576F6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5A422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A8835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C2C09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15B57801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A20989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68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54B90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chilling 200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4BA088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5A4A7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E76E8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880CD4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238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610E6A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72B37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5C274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5BFEC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4ACBC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793C5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F0C6B6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816F9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A2C28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0DAAC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5C95A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E675A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3C217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DBD87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0C6D6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CEECC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5E63A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2139D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450FF713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C971FD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69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26E4E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choenfeld 20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27ACC2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1B759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7A863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P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7B781E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24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BC011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81F82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19466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AFE37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B74A7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AF999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1A3BC5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7E813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30331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24A27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7A8AE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2F6C3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56C7C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3B02A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E2511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4E63B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54DE7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E84E4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12304520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86625B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70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77F75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eelig 199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591DAD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D4317E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7B78B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D35C20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4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82085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, A, B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8623AD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13A7A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13524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47AEC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08EB5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39944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F9D3D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4192F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B0B54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261AB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DBAD6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97465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726B3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88279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63F3C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8BA8A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D1F1A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6F5CC435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D88B9A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71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708EE0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eelig 199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2611D8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CT 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879005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ACCFB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I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AA1074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3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45EB9C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, A, B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6CA5B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1E932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0137E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CAA43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0A78D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CBC0E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B4391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FF9CD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30003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85861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76E69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7940C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B8097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4FB98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8E2D3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696C6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70619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51388881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E01ABE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72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6EBDAC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mith 20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6F3060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9F91E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ACA87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C72EB3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55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576A9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, B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A0C30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65ADE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CDDED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E9FEF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E6700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C651FA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7C125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D8C1A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8A6EB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C6927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EE92D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83016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D92C4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84563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EB6AB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6900C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50076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73A07A9C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D99C67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73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51BF3C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tevermer 199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2233E4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2DA7FD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927FE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41CFCE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5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CDFA9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1323EE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5660B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C82A4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0A1C8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F4B53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1D8E0E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3933F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8C7FF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155D9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B4ABF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37216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08C54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86223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DB92D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9DFDE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235E8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EEAE4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21BCEA54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8CA1F0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7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2D6A5A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traus 200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55C367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3635E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BF104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E02519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7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FBF77D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P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52543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K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75D21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08BB5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07679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1E298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2B1A4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9CA6A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B34F9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00D00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39B8F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7ACC4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FC929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919FC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AB49B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38DD8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98812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9EA21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27B0B305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76652A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4D1006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7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5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13F57E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Taheri 200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BDB891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5E6BB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56370C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8AA7B8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24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5107F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K, S 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AAC168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Iran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CA7B3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E69F7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7F623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E8436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6EBBA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22E65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EA7EA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0A972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567B8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CCDBE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1D172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0E95D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96AB4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3489C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971EE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88EB1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</w:tr>
      <w:tr w:rsidR="00C13642" w:rsidRPr="004D1006" w14:paraId="0B050886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D0877B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76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EA4A29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Taylor 20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2BBD85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125AC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3063DE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P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743FF8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45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C704E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, A, B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13FCC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K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D4C5C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B4C75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51846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51CEE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7BE33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C97B2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86081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F054E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F6353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64CFF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8AB46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37E1C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DD93F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83450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FCCC0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2C0D3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598501E9" w14:textId="77777777" w:rsidTr="00F64CE7">
        <w:trPr>
          <w:trHeight w:val="351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24BFF7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77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E544E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Toedter 200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91AB37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62072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B9BA3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298F4C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4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6B1CBE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3A7F77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38B4E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81A086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F7EDE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6F6E4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E535D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5023F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81B6C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4D61D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AF000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A193C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AEA40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D6F0D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E140B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7C8EB7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7BBAF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C0E10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1FADEAAD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A72EF8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78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C1CC7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Villanueva 2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CCD78D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R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76278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D6F75A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HP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DC1009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5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600906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, B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4730A2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Australi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21574C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1ECB0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600AF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9242E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1DA48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3ED97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298A1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A26DD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5DA04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D9F02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DFACE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F965C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C3265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A1B7C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14630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26CDB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45A7D276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10AD7C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79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DC688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Vinegra 198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A3E8D3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27CD4F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FBFD7B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,R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3830DA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47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B6D48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03A41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exico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BA116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3A14D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3EBBC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B666D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693D34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1DBCE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E425C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8B4BC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E688A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1632F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ADC03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B4B8D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23809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09306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93539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FB603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136BAFFE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41D717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80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E563D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 xml:space="preserve">Weberschock 2005 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3360A7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0FE00D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S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13367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1CD0EB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13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877381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66F52D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Germany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D8ACF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7075F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6A76B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586F12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A9C84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7605B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C726B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24E21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03762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D9C86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E9333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5F8A9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55B8F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A5FFAD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4E53C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F1FC6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  <w:tr w:rsidR="00C13642" w:rsidRPr="004D1006" w14:paraId="08E36CE5" w14:textId="77777777" w:rsidTr="00F64CE7">
        <w:trPr>
          <w:trHeight w:val="30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4B50D5" w14:textId="77777777" w:rsidR="00C13642" w:rsidRPr="004D1006" w:rsidRDefault="00C13642" w:rsidP="00F64CE7">
            <w:pPr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81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68BFA3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West 201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8CBC43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CB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1F2D54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MI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1AEB4D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G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C19F26" w14:textId="77777777" w:rsidR="00C13642" w:rsidRPr="00394AC4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99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0334CC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K, S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0D2E3C" w14:textId="77777777" w:rsidR="00C13642" w:rsidRPr="00394AC4" w:rsidRDefault="00C13642" w:rsidP="00F64CE7">
            <w:pPr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394AC4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USA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B36925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D596DF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09A81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  <w:r w:rsidRPr="00D4271B"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  <w:t>x</w:t>
            </w: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82C509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CDD113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DA817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A5C1F1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0E233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6A387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05299E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1A339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3A139B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0EE7E4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E2F3B8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AC7DD0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634F3A" w14:textId="77777777" w:rsidR="00C13642" w:rsidRPr="00D4271B" w:rsidRDefault="00C13642" w:rsidP="00F64CE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ZA" w:eastAsia="en-ZA"/>
              </w:rPr>
            </w:pPr>
          </w:p>
        </w:tc>
      </w:tr>
    </w:tbl>
    <w:p w14:paraId="17D53462" w14:textId="77777777" w:rsidR="00C13642" w:rsidRDefault="00C13642" w:rsidP="00C13642">
      <w:pPr>
        <w:rPr>
          <w:rFonts w:ascii="Arial" w:hAnsi="Arial" w:cs="Arial"/>
          <w:color w:val="000000"/>
          <w:sz w:val="8"/>
          <w:szCs w:val="18"/>
          <w:lang w:val="en-ZA" w:eastAsia="en-ZA"/>
        </w:rPr>
      </w:pPr>
    </w:p>
    <w:p w14:paraId="69474700" w14:textId="77777777" w:rsidR="006C0BC2" w:rsidRPr="00450CC9" w:rsidRDefault="006C0BC2" w:rsidP="006C0BC2">
      <w:pPr>
        <w:rPr>
          <w:rFonts w:ascii="Arial" w:hAnsi="Arial" w:cs="Arial"/>
          <w:sz w:val="18"/>
          <w:szCs w:val="18"/>
          <w:lang w:val="en-ZA" w:eastAsia="en-ZA"/>
        </w:rPr>
      </w:pPr>
      <w:r w:rsidRPr="00A02A04">
        <w:rPr>
          <w:rFonts w:ascii="Arial" w:hAnsi="Arial" w:cs="Arial"/>
          <w:color w:val="000000"/>
          <w:sz w:val="18"/>
          <w:szCs w:val="18"/>
          <w:lang w:val="en-ZA" w:eastAsia="en-ZA"/>
        </w:rPr>
        <w:t>SI – Single Intervention</w:t>
      </w:r>
      <w:r w:rsidRPr="00A02A04">
        <w:rPr>
          <w:rFonts w:ascii="Arial" w:hAnsi="Arial" w:cs="Arial"/>
          <w:color w:val="000000"/>
          <w:sz w:val="18"/>
          <w:szCs w:val="18"/>
          <w:lang w:val="en-ZA" w:eastAsia="en-ZA"/>
        </w:rPr>
        <w:tab/>
      </w:r>
      <w:r>
        <w:rPr>
          <w:rFonts w:ascii="Arial" w:hAnsi="Arial" w:cs="Arial"/>
          <w:color w:val="000000"/>
          <w:sz w:val="18"/>
          <w:szCs w:val="18"/>
          <w:lang w:val="en-ZA" w:eastAsia="en-ZA"/>
        </w:rPr>
        <w:t xml:space="preserve">              </w:t>
      </w:r>
      <w:r w:rsidRPr="00A02A04">
        <w:rPr>
          <w:rFonts w:ascii="Arial" w:hAnsi="Arial" w:cs="Arial"/>
          <w:sz w:val="18"/>
          <w:szCs w:val="18"/>
          <w:lang w:val="en-ZA"/>
        </w:rPr>
        <w:t xml:space="preserve">UG- Undergraduate           </w:t>
      </w:r>
      <w:r w:rsidRPr="00A02A04">
        <w:rPr>
          <w:rFonts w:ascii="Arial" w:hAnsi="Arial" w:cs="Arial"/>
          <w:sz w:val="18"/>
          <w:szCs w:val="18"/>
          <w:lang w:val="en-ZA"/>
        </w:rPr>
        <w:tab/>
      </w:r>
      <w:r w:rsidRPr="00A02A04">
        <w:rPr>
          <w:rFonts w:ascii="Arial" w:hAnsi="Arial" w:cs="Arial"/>
          <w:color w:val="000000"/>
          <w:sz w:val="18"/>
          <w:szCs w:val="18"/>
          <w:lang w:val="en-ZA" w:eastAsia="en-ZA"/>
        </w:rPr>
        <w:t xml:space="preserve">K – Knowledge  </w:t>
      </w:r>
      <w:r w:rsidRPr="00A02A04">
        <w:rPr>
          <w:rFonts w:ascii="Arial" w:hAnsi="Arial" w:cs="Arial"/>
          <w:color w:val="000000"/>
          <w:sz w:val="18"/>
          <w:szCs w:val="18"/>
          <w:lang w:val="en-ZA" w:eastAsia="en-ZA"/>
        </w:rPr>
        <w:tab/>
      </w:r>
      <w:r w:rsidRPr="00A02A04">
        <w:rPr>
          <w:rFonts w:ascii="Arial" w:hAnsi="Arial" w:cs="Arial"/>
          <w:color w:val="000000"/>
          <w:sz w:val="18"/>
          <w:szCs w:val="18"/>
          <w:lang w:val="en-ZA" w:eastAsia="en-ZA"/>
        </w:rPr>
        <w:tab/>
      </w:r>
      <w:r w:rsidRPr="00450CC9">
        <w:rPr>
          <w:rFonts w:ascii="Arial" w:hAnsi="Arial" w:cs="Arial"/>
          <w:sz w:val="18"/>
          <w:szCs w:val="18"/>
        </w:rPr>
        <w:t xml:space="preserve">BA – Before After </w:t>
      </w:r>
      <w:r>
        <w:rPr>
          <w:rFonts w:ascii="Arial" w:hAnsi="Arial" w:cs="Arial"/>
          <w:sz w:val="18"/>
          <w:szCs w:val="18"/>
        </w:rPr>
        <w:t>study</w:t>
      </w:r>
    </w:p>
    <w:p w14:paraId="6E7BBC10" w14:textId="77777777" w:rsidR="006C0BC2" w:rsidRDefault="006C0BC2" w:rsidP="006C0BC2">
      <w:pPr>
        <w:ind w:left="2880" w:hanging="2880"/>
        <w:rPr>
          <w:rFonts w:ascii="Arial" w:hAnsi="Arial" w:cs="Arial"/>
          <w:sz w:val="18"/>
          <w:szCs w:val="18"/>
        </w:rPr>
      </w:pPr>
      <w:r w:rsidRPr="00450CC9">
        <w:rPr>
          <w:rFonts w:ascii="Arial" w:hAnsi="Arial" w:cs="Arial"/>
          <w:sz w:val="18"/>
          <w:szCs w:val="18"/>
          <w:lang w:val="en-ZA" w:eastAsia="en-ZA"/>
        </w:rPr>
        <w:t>MI – Multifaceted intervention</w:t>
      </w:r>
      <w:r w:rsidRPr="00450CC9">
        <w:rPr>
          <w:rFonts w:ascii="Arial" w:hAnsi="Arial" w:cs="Arial"/>
          <w:sz w:val="18"/>
          <w:szCs w:val="18"/>
          <w:lang w:val="en-ZA" w:eastAsia="en-ZA"/>
        </w:rPr>
        <w:tab/>
      </w:r>
      <w:r w:rsidRPr="00450CC9">
        <w:rPr>
          <w:rFonts w:ascii="Arial" w:hAnsi="Arial" w:cs="Arial"/>
          <w:sz w:val="18"/>
          <w:szCs w:val="18"/>
          <w:lang w:val="en-ZA"/>
        </w:rPr>
        <w:t>R – Residents</w:t>
      </w:r>
      <w:r w:rsidRPr="00450CC9">
        <w:rPr>
          <w:rFonts w:ascii="Arial" w:hAnsi="Arial" w:cs="Arial"/>
          <w:sz w:val="18"/>
          <w:szCs w:val="18"/>
          <w:lang w:val="en-ZA"/>
        </w:rPr>
        <w:tab/>
      </w:r>
      <w:r w:rsidRPr="00450CC9">
        <w:rPr>
          <w:rFonts w:ascii="Arial" w:hAnsi="Arial" w:cs="Arial"/>
          <w:sz w:val="18"/>
          <w:szCs w:val="18"/>
          <w:lang w:val="en-ZA"/>
        </w:rPr>
        <w:tab/>
      </w:r>
      <w:r w:rsidRPr="00450CC9">
        <w:rPr>
          <w:rFonts w:ascii="Arial" w:hAnsi="Arial" w:cs="Arial"/>
          <w:sz w:val="18"/>
          <w:szCs w:val="18"/>
          <w:lang w:val="en-ZA" w:eastAsia="en-ZA"/>
        </w:rPr>
        <w:t xml:space="preserve">A – Attitude  </w:t>
      </w:r>
      <w:r w:rsidRPr="00450CC9">
        <w:rPr>
          <w:rFonts w:ascii="Arial" w:hAnsi="Arial" w:cs="Arial"/>
          <w:sz w:val="18"/>
          <w:szCs w:val="18"/>
          <w:lang w:val="en-ZA" w:eastAsia="en-ZA"/>
        </w:rPr>
        <w:tab/>
      </w:r>
      <w:r w:rsidRPr="00450CC9">
        <w:rPr>
          <w:rFonts w:ascii="Arial" w:hAnsi="Arial" w:cs="Arial"/>
          <w:sz w:val="18"/>
          <w:szCs w:val="18"/>
          <w:lang w:val="en-ZA" w:eastAsia="en-ZA"/>
        </w:rPr>
        <w:tab/>
      </w:r>
      <w:r w:rsidRPr="00450CC9">
        <w:rPr>
          <w:rFonts w:ascii="Arial" w:hAnsi="Arial" w:cs="Arial"/>
          <w:sz w:val="18"/>
          <w:szCs w:val="18"/>
        </w:rPr>
        <w:t xml:space="preserve">CBA – Controlled Before </w:t>
      </w:r>
    </w:p>
    <w:p w14:paraId="1BEAB5B0" w14:textId="77777777" w:rsidR="006C0BC2" w:rsidRPr="00450CC9" w:rsidRDefault="006C0BC2" w:rsidP="006C0BC2">
      <w:pPr>
        <w:ind w:left="6480" w:firstLine="720"/>
        <w:rPr>
          <w:rFonts w:ascii="Arial" w:hAnsi="Arial" w:cs="Arial"/>
          <w:sz w:val="18"/>
          <w:szCs w:val="18"/>
          <w:lang w:val="en-ZA" w:eastAsia="en-ZA"/>
        </w:rPr>
      </w:pPr>
      <w:r>
        <w:rPr>
          <w:rFonts w:ascii="Arial" w:hAnsi="Arial" w:cs="Arial"/>
          <w:sz w:val="18"/>
          <w:szCs w:val="18"/>
        </w:rPr>
        <w:t xml:space="preserve">          </w:t>
      </w:r>
      <w:r w:rsidRPr="00450CC9">
        <w:rPr>
          <w:rFonts w:ascii="Arial" w:hAnsi="Arial" w:cs="Arial"/>
          <w:sz w:val="18"/>
          <w:szCs w:val="18"/>
        </w:rPr>
        <w:t xml:space="preserve">After </w:t>
      </w:r>
      <w:r>
        <w:rPr>
          <w:rFonts w:ascii="Arial" w:hAnsi="Arial" w:cs="Arial"/>
          <w:sz w:val="18"/>
          <w:szCs w:val="18"/>
        </w:rPr>
        <w:t>study</w:t>
      </w:r>
      <w:r w:rsidRPr="00450CC9">
        <w:rPr>
          <w:rFonts w:ascii="Arial" w:hAnsi="Arial" w:cs="Arial"/>
          <w:sz w:val="18"/>
          <w:szCs w:val="18"/>
        </w:rPr>
        <w:t xml:space="preserve">   </w:t>
      </w:r>
    </w:p>
    <w:p w14:paraId="1648EECA" w14:textId="77777777" w:rsidR="006C0BC2" w:rsidRPr="00450CC9" w:rsidRDefault="006C0BC2" w:rsidP="006C0BC2">
      <w:pPr>
        <w:pStyle w:val="Heading2"/>
        <w:spacing w:after="0"/>
        <w:rPr>
          <w:rFonts w:ascii="Arial" w:hAnsi="Arial" w:cs="Arial"/>
          <w:b w:val="0"/>
          <w:color w:val="auto"/>
          <w:sz w:val="18"/>
          <w:szCs w:val="18"/>
          <w:lang w:val="en-ZA"/>
        </w:rPr>
      </w:pPr>
      <w:r w:rsidRPr="00450CC9">
        <w:rPr>
          <w:rFonts w:ascii="Arial" w:hAnsi="Arial" w:cs="Arial"/>
          <w:b w:val="0"/>
          <w:color w:val="auto"/>
          <w:sz w:val="18"/>
          <w:szCs w:val="18"/>
          <w:lang w:val="en-ZA"/>
        </w:rPr>
        <w:tab/>
      </w:r>
      <w:r w:rsidRPr="00450CC9">
        <w:rPr>
          <w:rFonts w:ascii="Arial" w:hAnsi="Arial" w:cs="Arial"/>
          <w:b w:val="0"/>
          <w:color w:val="auto"/>
          <w:sz w:val="18"/>
          <w:szCs w:val="18"/>
          <w:lang w:val="en-ZA"/>
        </w:rPr>
        <w:tab/>
      </w:r>
      <w:r w:rsidRPr="00450CC9">
        <w:rPr>
          <w:rFonts w:ascii="Arial" w:hAnsi="Arial" w:cs="Arial"/>
          <w:b w:val="0"/>
          <w:color w:val="auto"/>
          <w:sz w:val="18"/>
          <w:szCs w:val="18"/>
          <w:lang w:val="en-ZA"/>
        </w:rPr>
        <w:tab/>
      </w:r>
      <w:r w:rsidRPr="00450CC9">
        <w:rPr>
          <w:rFonts w:ascii="Arial" w:hAnsi="Arial" w:cs="Arial"/>
          <w:b w:val="0"/>
          <w:color w:val="auto"/>
          <w:sz w:val="18"/>
          <w:szCs w:val="18"/>
          <w:lang w:val="en-ZA"/>
        </w:rPr>
        <w:tab/>
        <w:t xml:space="preserve">I – Interns        </w:t>
      </w:r>
      <w:r w:rsidRPr="00450CC9">
        <w:rPr>
          <w:rFonts w:ascii="Arial" w:hAnsi="Arial" w:cs="Arial"/>
          <w:b w:val="0"/>
          <w:color w:val="auto"/>
          <w:sz w:val="18"/>
          <w:szCs w:val="18"/>
          <w:lang w:val="en-ZA"/>
        </w:rPr>
        <w:tab/>
      </w:r>
      <w:r w:rsidRPr="00450CC9">
        <w:rPr>
          <w:rFonts w:ascii="Arial" w:hAnsi="Arial" w:cs="Arial"/>
          <w:b w:val="0"/>
          <w:color w:val="auto"/>
          <w:sz w:val="18"/>
          <w:szCs w:val="18"/>
          <w:lang w:val="en-ZA"/>
        </w:rPr>
        <w:tab/>
      </w:r>
      <w:r w:rsidRPr="00450CC9">
        <w:rPr>
          <w:rFonts w:ascii="Arial" w:hAnsi="Arial" w:cs="Arial"/>
          <w:b w:val="0"/>
          <w:color w:val="auto"/>
          <w:sz w:val="18"/>
          <w:szCs w:val="18"/>
          <w:lang w:val="en-ZA" w:eastAsia="en-ZA"/>
        </w:rPr>
        <w:t xml:space="preserve">S – Skills  </w:t>
      </w:r>
      <w:r w:rsidRPr="00450CC9">
        <w:rPr>
          <w:rFonts w:ascii="Arial" w:hAnsi="Arial" w:cs="Arial"/>
          <w:b w:val="0"/>
          <w:color w:val="auto"/>
          <w:sz w:val="18"/>
          <w:szCs w:val="18"/>
          <w:lang w:val="en-ZA" w:eastAsia="en-ZA"/>
        </w:rPr>
        <w:tab/>
      </w:r>
      <w:r w:rsidRPr="00450CC9">
        <w:rPr>
          <w:rFonts w:ascii="Arial" w:hAnsi="Arial" w:cs="Arial"/>
          <w:b w:val="0"/>
          <w:color w:val="auto"/>
          <w:sz w:val="18"/>
          <w:szCs w:val="18"/>
          <w:lang w:val="en-ZA" w:eastAsia="en-ZA"/>
        </w:rPr>
        <w:tab/>
      </w:r>
      <w:r w:rsidRPr="00450CC9">
        <w:rPr>
          <w:rFonts w:ascii="Arial" w:hAnsi="Arial" w:cs="Arial"/>
          <w:b w:val="0"/>
          <w:color w:val="auto"/>
          <w:sz w:val="18"/>
          <w:szCs w:val="18"/>
        </w:rPr>
        <w:t xml:space="preserve">CT – Controlled Trial   </w:t>
      </w:r>
    </w:p>
    <w:p w14:paraId="06FD8AA9" w14:textId="77777777" w:rsidR="006C0BC2" w:rsidRDefault="006C0BC2" w:rsidP="006C0BC2">
      <w:pPr>
        <w:pStyle w:val="Heading2"/>
        <w:spacing w:after="0"/>
        <w:ind w:left="2880"/>
        <w:rPr>
          <w:rFonts w:ascii="Arial" w:hAnsi="Arial" w:cs="Arial"/>
          <w:b w:val="0"/>
          <w:color w:val="auto"/>
          <w:sz w:val="18"/>
          <w:szCs w:val="18"/>
        </w:rPr>
      </w:pPr>
      <w:r w:rsidRPr="00450CC9">
        <w:rPr>
          <w:rFonts w:ascii="Arial" w:hAnsi="Arial" w:cs="Arial"/>
          <w:b w:val="0"/>
          <w:color w:val="auto"/>
          <w:sz w:val="18"/>
          <w:szCs w:val="18"/>
          <w:lang w:val="en-ZA"/>
        </w:rPr>
        <w:t>HP – Health</w:t>
      </w:r>
      <w:r w:rsidRPr="00450CC9">
        <w:rPr>
          <w:rFonts w:ascii="Arial" w:hAnsi="Arial" w:cs="Arial"/>
          <w:b w:val="0"/>
          <w:color w:val="auto"/>
          <w:sz w:val="18"/>
          <w:szCs w:val="18"/>
          <w:lang w:val="en-ZA"/>
        </w:rPr>
        <w:tab/>
      </w:r>
      <w:r w:rsidRPr="00450CC9">
        <w:rPr>
          <w:rFonts w:ascii="Arial" w:hAnsi="Arial" w:cs="Arial"/>
          <w:b w:val="0"/>
          <w:color w:val="auto"/>
          <w:sz w:val="18"/>
          <w:szCs w:val="18"/>
          <w:lang w:val="en-ZA"/>
        </w:rPr>
        <w:tab/>
      </w:r>
      <w:r w:rsidRPr="00450CC9">
        <w:rPr>
          <w:rFonts w:ascii="Arial" w:hAnsi="Arial" w:cs="Arial"/>
          <w:b w:val="0"/>
          <w:color w:val="auto"/>
          <w:sz w:val="18"/>
          <w:szCs w:val="18"/>
          <w:lang w:val="en-ZA" w:eastAsia="en-ZA"/>
        </w:rPr>
        <w:t xml:space="preserve">B – Behaviour  </w:t>
      </w:r>
      <w:r w:rsidRPr="00450CC9">
        <w:rPr>
          <w:rFonts w:ascii="Arial" w:hAnsi="Arial" w:cs="Arial"/>
          <w:b w:val="0"/>
          <w:color w:val="auto"/>
          <w:sz w:val="18"/>
          <w:szCs w:val="18"/>
          <w:lang w:val="en-ZA" w:eastAsia="en-ZA"/>
        </w:rPr>
        <w:tab/>
      </w:r>
      <w:r w:rsidRPr="00450CC9">
        <w:rPr>
          <w:rFonts w:ascii="Arial" w:hAnsi="Arial" w:cs="Arial"/>
          <w:b w:val="0"/>
          <w:color w:val="auto"/>
          <w:sz w:val="18"/>
          <w:szCs w:val="18"/>
          <w:lang w:val="en-ZA" w:eastAsia="en-ZA"/>
        </w:rPr>
        <w:tab/>
      </w:r>
      <w:r w:rsidRPr="00450CC9">
        <w:rPr>
          <w:rFonts w:ascii="Arial" w:hAnsi="Arial" w:cs="Arial"/>
          <w:b w:val="0"/>
          <w:color w:val="auto"/>
          <w:sz w:val="18"/>
          <w:szCs w:val="18"/>
        </w:rPr>
        <w:t xml:space="preserve">RCT – Randomized </w:t>
      </w:r>
      <w:r>
        <w:rPr>
          <w:rFonts w:ascii="Arial" w:hAnsi="Arial" w:cs="Arial"/>
          <w:b w:val="0"/>
          <w:color w:val="auto"/>
          <w:sz w:val="18"/>
          <w:szCs w:val="18"/>
        </w:rPr>
        <w:t xml:space="preserve">   </w:t>
      </w:r>
    </w:p>
    <w:p w14:paraId="47BD2F9D" w14:textId="77777777" w:rsidR="006C0BC2" w:rsidRPr="00450CC9" w:rsidRDefault="006C0BC2" w:rsidP="006C0BC2">
      <w:pPr>
        <w:pStyle w:val="Heading2"/>
        <w:spacing w:after="0"/>
        <w:ind w:left="2880"/>
        <w:rPr>
          <w:rFonts w:ascii="Arial" w:hAnsi="Arial" w:cs="Arial"/>
          <w:b w:val="0"/>
          <w:color w:val="auto"/>
          <w:sz w:val="18"/>
          <w:szCs w:val="18"/>
          <w:lang w:val="en-ZA"/>
        </w:rPr>
      </w:pPr>
      <w:r>
        <w:rPr>
          <w:rFonts w:ascii="Arial" w:hAnsi="Arial" w:cs="Arial"/>
          <w:b w:val="0"/>
          <w:color w:val="auto"/>
          <w:sz w:val="18"/>
          <w:szCs w:val="18"/>
        </w:rPr>
        <w:t xml:space="preserve">     </w:t>
      </w:r>
      <w:r w:rsidRPr="00450CC9">
        <w:rPr>
          <w:rFonts w:ascii="Arial" w:hAnsi="Arial" w:cs="Arial"/>
          <w:b w:val="0"/>
          <w:color w:val="auto"/>
          <w:sz w:val="18"/>
          <w:szCs w:val="18"/>
          <w:lang w:val="en-ZA"/>
        </w:rPr>
        <w:t>Professionals</w:t>
      </w:r>
      <w:r w:rsidRPr="00450CC9">
        <w:rPr>
          <w:rFonts w:ascii="Arial" w:hAnsi="Arial" w:cs="Arial"/>
          <w:b w:val="0"/>
          <w:color w:val="auto"/>
          <w:sz w:val="18"/>
          <w:szCs w:val="18"/>
        </w:rPr>
        <w:t xml:space="preserve"> </w:t>
      </w:r>
      <w:r>
        <w:rPr>
          <w:rFonts w:ascii="Arial" w:hAnsi="Arial" w:cs="Arial"/>
          <w:b w:val="0"/>
          <w:color w:val="auto"/>
          <w:sz w:val="18"/>
          <w:szCs w:val="18"/>
        </w:rPr>
        <w:tab/>
      </w:r>
      <w:r>
        <w:rPr>
          <w:rFonts w:ascii="Arial" w:hAnsi="Arial" w:cs="Arial"/>
          <w:b w:val="0"/>
          <w:color w:val="auto"/>
          <w:sz w:val="18"/>
          <w:szCs w:val="18"/>
        </w:rPr>
        <w:tab/>
      </w:r>
      <w:r>
        <w:rPr>
          <w:rFonts w:ascii="Arial" w:hAnsi="Arial" w:cs="Arial"/>
          <w:b w:val="0"/>
          <w:color w:val="auto"/>
          <w:sz w:val="18"/>
          <w:szCs w:val="18"/>
        </w:rPr>
        <w:tab/>
      </w:r>
      <w:r>
        <w:rPr>
          <w:rFonts w:ascii="Arial" w:hAnsi="Arial" w:cs="Arial"/>
          <w:b w:val="0"/>
          <w:color w:val="auto"/>
          <w:sz w:val="18"/>
          <w:szCs w:val="18"/>
        </w:rPr>
        <w:tab/>
      </w:r>
      <w:r>
        <w:rPr>
          <w:rFonts w:ascii="Arial" w:hAnsi="Arial" w:cs="Arial"/>
          <w:b w:val="0"/>
          <w:color w:val="auto"/>
          <w:sz w:val="18"/>
          <w:szCs w:val="18"/>
        </w:rPr>
        <w:tab/>
        <w:t xml:space="preserve">           </w:t>
      </w:r>
      <w:r w:rsidRPr="00450CC9">
        <w:rPr>
          <w:rFonts w:ascii="Arial" w:hAnsi="Arial" w:cs="Arial"/>
          <w:b w:val="0"/>
          <w:color w:val="auto"/>
          <w:sz w:val="18"/>
          <w:szCs w:val="18"/>
        </w:rPr>
        <w:t xml:space="preserve">Controlled Trial  </w:t>
      </w:r>
    </w:p>
    <w:p w14:paraId="3FD8790B" w14:textId="77777777" w:rsidR="006C0BC2" w:rsidRPr="00F400F6" w:rsidRDefault="006C0BC2" w:rsidP="006C0BC2">
      <w:pPr>
        <w:pStyle w:val="Heading1"/>
        <w:spacing w:after="0"/>
        <w:rPr>
          <w:rFonts w:ascii="Arial" w:hAnsi="Arial" w:cs="Arial"/>
          <w:b w:val="0"/>
          <w:color w:val="auto"/>
          <w:sz w:val="18"/>
          <w:szCs w:val="18"/>
        </w:rPr>
      </w:pPr>
      <w:r>
        <w:rPr>
          <w:rFonts w:ascii="Arial" w:hAnsi="Arial" w:cs="Arial"/>
          <w:color w:val="000000"/>
          <w:sz w:val="18"/>
          <w:szCs w:val="18"/>
          <w:lang w:val="en-ZA" w:eastAsia="en-ZA"/>
        </w:rPr>
        <w:tab/>
      </w:r>
      <w:r>
        <w:rPr>
          <w:rFonts w:ascii="Arial" w:hAnsi="Arial" w:cs="Arial"/>
          <w:color w:val="000000"/>
          <w:sz w:val="18"/>
          <w:szCs w:val="18"/>
          <w:lang w:val="en-ZA" w:eastAsia="en-ZA"/>
        </w:rPr>
        <w:tab/>
      </w:r>
      <w:r>
        <w:rPr>
          <w:rFonts w:ascii="Arial" w:hAnsi="Arial" w:cs="Arial"/>
          <w:color w:val="000000"/>
          <w:sz w:val="18"/>
          <w:szCs w:val="18"/>
          <w:lang w:val="en-ZA" w:eastAsia="en-ZA"/>
        </w:rPr>
        <w:tab/>
      </w:r>
      <w:r>
        <w:rPr>
          <w:rFonts w:ascii="Arial" w:hAnsi="Arial" w:cs="Arial"/>
          <w:color w:val="000000"/>
          <w:sz w:val="18"/>
          <w:szCs w:val="18"/>
          <w:lang w:val="en-ZA" w:eastAsia="en-ZA"/>
        </w:rPr>
        <w:tab/>
      </w:r>
      <w:r>
        <w:rPr>
          <w:rFonts w:ascii="Arial" w:hAnsi="Arial" w:cs="Arial"/>
          <w:color w:val="000000"/>
          <w:sz w:val="18"/>
          <w:szCs w:val="18"/>
          <w:lang w:val="en-ZA" w:eastAsia="en-ZA"/>
        </w:rPr>
        <w:tab/>
      </w:r>
      <w:r>
        <w:rPr>
          <w:rFonts w:ascii="Arial" w:hAnsi="Arial" w:cs="Arial"/>
          <w:color w:val="000000"/>
          <w:sz w:val="18"/>
          <w:szCs w:val="18"/>
          <w:lang w:val="en-ZA" w:eastAsia="en-ZA"/>
        </w:rPr>
        <w:tab/>
      </w:r>
      <w:r>
        <w:rPr>
          <w:rFonts w:ascii="Arial" w:hAnsi="Arial" w:cs="Arial"/>
          <w:color w:val="000000"/>
          <w:sz w:val="18"/>
          <w:szCs w:val="18"/>
          <w:lang w:val="en-ZA" w:eastAsia="en-ZA"/>
        </w:rPr>
        <w:tab/>
      </w:r>
      <w:r w:rsidRPr="003E49A2">
        <w:rPr>
          <w:rFonts w:ascii="Arial" w:hAnsi="Arial" w:cs="Arial"/>
          <w:b w:val="0"/>
          <w:color w:val="000000"/>
          <w:sz w:val="18"/>
          <w:szCs w:val="18"/>
          <w:lang w:val="en-ZA" w:eastAsia="en-ZA"/>
        </w:rPr>
        <w:t>P – Practice</w:t>
      </w:r>
      <w:r>
        <w:rPr>
          <w:rFonts w:ascii="Arial" w:hAnsi="Arial" w:cs="Arial"/>
          <w:color w:val="000000"/>
          <w:sz w:val="18"/>
          <w:szCs w:val="18"/>
          <w:lang w:val="en-ZA" w:eastAsia="en-ZA"/>
        </w:rPr>
        <w:tab/>
      </w:r>
      <w:r>
        <w:rPr>
          <w:rFonts w:ascii="Arial" w:hAnsi="Arial" w:cs="Arial"/>
          <w:color w:val="000000"/>
          <w:sz w:val="18"/>
          <w:szCs w:val="18"/>
          <w:lang w:val="en-ZA" w:eastAsia="en-ZA"/>
        </w:rPr>
        <w:tab/>
      </w:r>
    </w:p>
    <w:p w14:paraId="6EA8811F" w14:textId="77777777" w:rsidR="002618C5" w:rsidRDefault="002618C5">
      <w:bookmarkStart w:id="0" w:name="_GoBack"/>
      <w:bookmarkEnd w:id="0"/>
    </w:p>
    <w:p w14:paraId="516E7234" w14:textId="77777777" w:rsidR="006C0BC2" w:rsidRDefault="006C0BC2"/>
    <w:sectPr w:rsidR="006C0BC2" w:rsidSect="00597B8B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 Narrow">
    <w:panose1 w:val="020B0506020202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Sun Cd TFm">
    <w:altName w:val="Sun Cd TFm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drawingGridHorizontalSpacing w:val="120"/>
  <w:displayHorizontalDrawingGridEvery w:val="2"/>
  <w:characterSpacingControl w:val="doNotCompress"/>
  <w:compat>
    <w:compatSetting w:name="compatibilityMode" w:uri="http://schemas.microsoft.com/office/word" w:val="12"/>
  </w:compat>
  <w:rsids>
    <w:rsidRoot w:val="00C13642"/>
    <w:rsid w:val="002618C5"/>
    <w:rsid w:val="00597B8B"/>
    <w:rsid w:val="006C0BC2"/>
    <w:rsid w:val="00C136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C09D4C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1364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link w:val="Heading1Char"/>
    <w:qFormat/>
    <w:rsid w:val="00C13642"/>
    <w:pPr>
      <w:spacing w:after="99"/>
      <w:outlineLvl w:val="0"/>
    </w:pPr>
    <w:rPr>
      <w:rFonts w:ascii="Cambria" w:hAnsi="Cambria"/>
      <w:b/>
      <w:bCs/>
      <w:color w:val="365F91"/>
      <w:sz w:val="28"/>
      <w:szCs w:val="28"/>
    </w:rPr>
  </w:style>
  <w:style w:type="paragraph" w:styleId="Heading2">
    <w:name w:val="heading 2"/>
    <w:basedOn w:val="Normal"/>
    <w:link w:val="Heading2Char"/>
    <w:qFormat/>
    <w:rsid w:val="00C13642"/>
    <w:pPr>
      <w:spacing w:after="99"/>
      <w:outlineLvl w:val="1"/>
    </w:pPr>
    <w:rPr>
      <w:rFonts w:ascii="Cambria" w:hAnsi="Cambria"/>
      <w:b/>
      <w:bCs/>
      <w:color w:val="4F81BD"/>
      <w:sz w:val="26"/>
      <w:szCs w:val="26"/>
    </w:rPr>
  </w:style>
  <w:style w:type="paragraph" w:styleId="Heading3">
    <w:name w:val="heading 3"/>
    <w:basedOn w:val="Normal"/>
    <w:link w:val="Heading3Char"/>
    <w:qFormat/>
    <w:rsid w:val="00C13642"/>
    <w:pPr>
      <w:spacing w:after="99"/>
      <w:outlineLvl w:val="2"/>
    </w:pPr>
    <w:rPr>
      <w:rFonts w:ascii="Cambria" w:hAnsi="Cambria"/>
      <w:b/>
      <w:bCs/>
      <w:color w:val="4F81BD"/>
    </w:rPr>
  </w:style>
  <w:style w:type="paragraph" w:styleId="Heading4">
    <w:name w:val="heading 4"/>
    <w:basedOn w:val="Normal"/>
    <w:link w:val="Heading4Char"/>
    <w:qFormat/>
    <w:rsid w:val="00C13642"/>
    <w:pPr>
      <w:spacing w:after="99"/>
      <w:outlineLvl w:val="3"/>
    </w:pPr>
    <w:rPr>
      <w:rFonts w:ascii="Cambria" w:hAnsi="Cambria"/>
      <w:b/>
      <w:bCs/>
      <w:i/>
      <w:iCs/>
      <w:color w:val="4F81BD"/>
    </w:rPr>
  </w:style>
  <w:style w:type="paragraph" w:styleId="Heading5">
    <w:name w:val="heading 5"/>
    <w:basedOn w:val="Normal"/>
    <w:link w:val="Heading5Char"/>
    <w:qFormat/>
    <w:rsid w:val="00C13642"/>
    <w:pPr>
      <w:spacing w:after="99"/>
      <w:outlineLvl w:val="4"/>
    </w:pPr>
    <w:rPr>
      <w:rFonts w:ascii="Cambria" w:hAnsi="Cambria"/>
      <w:color w:val="243F60"/>
    </w:rPr>
  </w:style>
  <w:style w:type="paragraph" w:styleId="Heading6">
    <w:name w:val="heading 6"/>
    <w:basedOn w:val="Normal"/>
    <w:link w:val="Heading6Char"/>
    <w:qFormat/>
    <w:rsid w:val="00C13642"/>
    <w:pPr>
      <w:spacing w:after="99"/>
      <w:outlineLvl w:val="5"/>
    </w:pPr>
    <w:rPr>
      <w:rFonts w:ascii="Cambria" w:hAnsi="Cambria"/>
      <w:i/>
      <w:iCs/>
      <w:color w:val="243F6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C13642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C13642"/>
    <w:rPr>
      <w:rFonts w:ascii="Cambria" w:eastAsia="Times New Roman" w:hAnsi="Cambria" w:cs="Times New Roman"/>
      <w:b/>
      <w:bCs/>
      <w:color w:val="4F81BD"/>
      <w:sz w:val="26"/>
      <w:szCs w:val="26"/>
    </w:rPr>
  </w:style>
  <w:style w:type="character" w:customStyle="1" w:styleId="Heading3Char">
    <w:name w:val="Heading 3 Char"/>
    <w:basedOn w:val="DefaultParagraphFont"/>
    <w:link w:val="Heading3"/>
    <w:rsid w:val="00C13642"/>
    <w:rPr>
      <w:rFonts w:ascii="Cambria" w:eastAsia="Times New Roman" w:hAnsi="Cambria" w:cs="Times New Roman"/>
      <w:b/>
      <w:bCs/>
      <w:color w:val="4F81BD"/>
      <w:sz w:val="24"/>
      <w:szCs w:val="24"/>
    </w:rPr>
  </w:style>
  <w:style w:type="character" w:customStyle="1" w:styleId="Heading4Char">
    <w:name w:val="Heading 4 Char"/>
    <w:basedOn w:val="DefaultParagraphFont"/>
    <w:link w:val="Heading4"/>
    <w:rsid w:val="00C13642"/>
    <w:rPr>
      <w:rFonts w:ascii="Cambria" w:eastAsia="Times New Roman" w:hAnsi="Cambria" w:cs="Times New Roman"/>
      <w:b/>
      <w:bCs/>
      <w:i/>
      <w:iCs/>
      <w:color w:val="4F81BD"/>
      <w:sz w:val="24"/>
      <w:szCs w:val="24"/>
    </w:rPr>
  </w:style>
  <w:style w:type="character" w:customStyle="1" w:styleId="Heading5Char">
    <w:name w:val="Heading 5 Char"/>
    <w:basedOn w:val="DefaultParagraphFont"/>
    <w:link w:val="Heading5"/>
    <w:rsid w:val="00C13642"/>
    <w:rPr>
      <w:rFonts w:ascii="Cambria" w:eastAsia="Times New Roman" w:hAnsi="Cambria" w:cs="Times New Roman"/>
      <w:color w:val="243F60"/>
      <w:sz w:val="24"/>
      <w:szCs w:val="24"/>
    </w:rPr>
  </w:style>
  <w:style w:type="character" w:customStyle="1" w:styleId="Heading6Char">
    <w:name w:val="Heading 6 Char"/>
    <w:basedOn w:val="DefaultParagraphFont"/>
    <w:link w:val="Heading6"/>
    <w:rsid w:val="00C13642"/>
    <w:rPr>
      <w:rFonts w:ascii="Cambria" w:eastAsia="Times New Roman" w:hAnsi="Cambria" w:cs="Times New Roman"/>
      <w:i/>
      <w:iCs/>
      <w:color w:val="243F60"/>
      <w:sz w:val="24"/>
      <w:szCs w:val="24"/>
    </w:rPr>
  </w:style>
  <w:style w:type="paragraph" w:styleId="NormalWeb">
    <w:name w:val="Normal (Web)"/>
    <w:basedOn w:val="Normal"/>
    <w:uiPriority w:val="99"/>
    <w:semiHidden/>
    <w:rsid w:val="00C13642"/>
    <w:pPr>
      <w:spacing w:after="132"/>
    </w:pPr>
  </w:style>
  <w:style w:type="paragraph" w:customStyle="1" w:styleId="editable">
    <w:name w:val="editable"/>
    <w:basedOn w:val="Normal"/>
    <w:rsid w:val="00C13642"/>
    <w:pPr>
      <w:shd w:val="clear" w:color="auto" w:fill="FFFFFF"/>
      <w:spacing w:after="132"/>
    </w:pPr>
  </w:style>
  <w:style w:type="paragraph" w:customStyle="1" w:styleId="fixedbody">
    <w:name w:val="fixedbody"/>
    <w:basedOn w:val="Normal"/>
    <w:rsid w:val="00C13642"/>
    <w:pPr>
      <w:shd w:val="clear" w:color="auto" w:fill="E0E0E0"/>
      <w:spacing w:after="132"/>
    </w:pPr>
  </w:style>
  <w:style w:type="paragraph" w:customStyle="1" w:styleId="fixedtext">
    <w:name w:val="fixedtext"/>
    <w:basedOn w:val="Normal"/>
    <w:rsid w:val="00C13642"/>
    <w:pPr>
      <w:spacing w:after="132"/>
    </w:pPr>
    <w:rPr>
      <w:color w:val="0066CC"/>
    </w:rPr>
  </w:style>
  <w:style w:type="paragraph" w:customStyle="1" w:styleId="fixedcell">
    <w:name w:val="fixedcell"/>
    <w:basedOn w:val="Normal"/>
    <w:rsid w:val="00C13642"/>
    <w:pPr>
      <w:shd w:val="clear" w:color="auto" w:fill="E0E0E0"/>
      <w:spacing w:after="132"/>
    </w:pPr>
    <w:rPr>
      <w:color w:val="0066CC"/>
    </w:rPr>
  </w:style>
  <w:style w:type="paragraph" w:customStyle="1" w:styleId="marker">
    <w:name w:val="marker"/>
    <w:basedOn w:val="Normal"/>
    <w:rsid w:val="00C13642"/>
    <w:pPr>
      <w:shd w:val="clear" w:color="auto" w:fill="FFFF00"/>
      <w:spacing w:after="132"/>
    </w:pPr>
  </w:style>
  <w:style w:type="paragraph" w:customStyle="1" w:styleId="inserted">
    <w:name w:val="inserted"/>
    <w:basedOn w:val="Normal"/>
    <w:rsid w:val="00C13642"/>
    <w:pPr>
      <w:spacing w:after="132"/>
    </w:pPr>
    <w:rPr>
      <w:color w:val="008000"/>
      <w:u w:val="single"/>
    </w:rPr>
  </w:style>
  <w:style w:type="paragraph" w:customStyle="1" w:styleId="deleted">
    <w:name w:val="deleted"/>
    <w:basedOn w:val="Normal"/>
    <w:rsid w:val="00C13642"/>
    <w:pPr>
      <w:spacing w:after="132"/>
    </w:pPr>
    <w:rPr>
      <w:strike/>
      <w:color w:val="FF0000"/>
    </w:rPr>
  </w:style>
  <w:style w:type="paragraph" w:customStyle="1" w:styleId="insertedmarker">
    <w:name w:val="insertedmarker"/>
    <w:basedOn w:val="Normal"/>
    <w:rsid w:val="00C13642"/>
    <w:pPr>
      <w:shd w:val="clear" w:color="auto" w:fill="FFFF00"/>
      <w:spacing w:after="132"/>
    </w:pPr>
    <w:rPr>
      <w:color w:val="008000"/>
      <w:u w:val="single"/>
    </w:rPr>
  </w:style>
  <w:style w:type="paragraph" w:customStyle="1" w:styleId="deletedmarker">
    <w:name w:val="deletedmarker"/>
    <w:basedOn w:val="Normal"/>
    <w:rsid w:val="00C13642"/>
    <w:pPr>
      <w:shd w:val="clear" w:color="auto" w:fill="FFFF00"/>
      <w:spacing w:after="132"/>
    </w:pPr>
    <w:rPr>
      <w:strike/>
      <w:color w:val="FF0000"/>
    </w:rPr>
  </w:style>
  <w:style w:type="paragraph" w:customStyle="1" w:styleId="note">
    <w:name w:val="note"/>
    <w:basedOn w:val="Normal"/>
    <w:rsid w:val="00C13642"/>
    <w:pPr>
      <w:shd w:val="clear" w:color="auto" w:fill="FFFFC0"/>
      <w:spacing w:after="132"/>
    </w:pPr>
  </w:style>
  <w:style w:type="paragraph" w:customStyle="1" w:styleId="coversheet">
    <w:name w:val="coversheet"/>
    <w:basedOn w:val="Normal"/>
    <w:rsid w:val="00C13642"/>
    <w:pPr>
      <w:shd w:val="clear" w:color="auto" w:fill="F0F0F0"/>
      <w:spacing w:after="132"/>
    </w:pPr>
  </w:style>
  <w:style w:type="paragraph" w:customStyle="1" w:styleId="unpublished">
    <w:name w:val="unpublished"/>
    <w:basedOn w:val="Normal"/>
    <w:rsid w:val="00C13642"/>
    <w:pPr>
      <w:spacing w:after="132"/>
    </w:pPr>
    <w:rPr>
      <w:color w:val="808080"/>
    </w:rPr>
  </w:style>
  <w:style w:type="paragraph" w:customStyle="1" w:styleId="unpublishedcell">
    <w:name w:val="unpublishedcell"/>
    <w:basedOn w:val="Normal"/>
    <w:rsid w:val="00C13642"/>
    <w:pPr>
      <w:shd w:val="clear" w:color="auto" w:fill="E0E0E0"/>
      <w:spacing w:after="132"/>
    </w:pPr>
  </w:style>
  <w:style w:type="paragraph" w:customStyle="1" w:styleId="separator">
    <w:name w:val="separator"/>
    <w:basedOn w:val="Normal"/>
    <w:rsid w:val="00C13642"/>
    <w:pPr>
      <w:spacing w:after="132"/>
    </w:pPr>
    <w:rPr>
      <w:sz w:val="2"/>
      <w:szCs w:val="2"/>
    </w:rPr>
  </w:style>
  <w:style w:type="paragraph" w:customStyle="1" w:styleId="selected">
    <w:name w:val="selected"/>
    <w:basedOn w:val="Normal"/>
    <w:rsid w:val="00C13642"/>
    <w:pPr>
      <w:shd w:val="clear" w:color="auto" w:fill="B8CFE5"/>
      <w:spacing w:after="132"/>
    </w:pPr>
    <w:rPr>
      <w:color w:val="333333"/>
    </w:rPr>
  </w:style>
  <w:style w:type="paragraph" w:customStyle="1" w:styleId="selectedfixedcell">
    <w:name w:val="selectedfixedcell"/>
    <w:basedOn w:val="Normal"/>
    <w:rsid w:val="00C13642"/>
    <w:pPr>
      <w:shd w:val="clear" w:color="auto" w:fill="B8CFE5"/>
      <w:spacing w:after="132"/>
    </w:pPr>
    <w:rPr>
      <w:color w:val="333333"/>
    </w:rPr>
  </w:style>
  <w:style w:type="paragraph" w:customStyle="1" w:styleId="selectedunpublishedcell">
    <w:name w:val="selectedunpublishedcell"/>
    <w:basedOn w:val="Normal"/>
    <w:rsid w:val="00C13642"/>
    <w:pPr>
      <w:shd w:val="clear" w:color="auto" w:fill="B8CFE5"/>
      <w:spacing w:after="132"/>
    </w:pPr>
    <w:rPr>
      <w:color w:val="333333"/>
    </w:rPr>
  </w:style>
  <w:style w:type="character" w:customStyle="1" w:styleId="fixedtext1">
    <w:name w:val="fixedtext1"/>
    <w:rsid w:val="00C13642"/>
    <w:rPr>
      <w:rFonts w:cs="Times New Roman"/>
      <w:color w:val="0066CC"/>
    </w:rPr>
  </w:style>
  <w:style w:type="character" w:styleId="Hyperlink">
    <w:name w:val="Hyperlink"/>
    <w:uiPriority w:val="99"/>
    <w:semiHidden/>
    <w:rsid w:val="00C13642"/>
    <w:rPr>
      <w:rFonts w:cs="Times New Roman"/>
      <w:color w:val="0000FF"/>
      <w:u w:val="single"/>
    </w:rPr>
  </w:style>
  <w:style w:type="character" w:styleId="FollowedHyperlink">
    <w:name w:val="FollowedHyperlink"/>
    <w:uiPriority w:val="99"/>
    <w:semiHidden/>
    <w:rsid w:val="00C13642"/>
    <w:rPr>
      <w:rFonts w:cs="Times New Roman"/>
      <w:color w:val="800080"/>
      <w:u w:val="single"/>
    </w:rPr>
  </w:style>
  <w:style w:type="character" w:customStyle="1" w:styleId="inserted1">
    <w:name w:val="inserted1"/>
    <w:rsid w:val="00C13642"/>
    <w:rPr>
      <w:rFonts w:cs="Times New Roman"/>
      <w:color w:val="008000"/>
      <w:u w:val="single"/>
    </w:rPr>
  </w:style>
  <w:style w:type="paragraph" w:styleId="BalloonText">
    <w:name w:val="Balloon Text"/>
    <w:basedOn w:val="Normal"/>
    <w:link w:val="BalloonTextChar"/>
    <w:semiHidden/>
    <w:rsid w:val="00C13642"/>
    <w:rPr>
      <w:rFonts w:ascii="Tahoma" w:hAnsi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C13642"/>
    <w:rPr>
      <w:rFonts w:ascii="Tahoma" w:eastAsia="Times New Roman" w:hAnsi="Tahoma" w:cs="Times New Roman"/>
      <w:sz w:val="16"/>
      <w:szCs w:val="16"/>
    </w:rPr>
  </w:style>
  <w:style w:type="character" w:styleId="CommentReference">
    <w:name w:val="annotation reference"/>
    <w:rsid w:val="00C1364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C1364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13642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C13642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C13642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table" w:styleId="TableGrid">
    <w:name w:val="Table Grid"/>
    <w:basedOn w:val="TableNormal"/>
    <w:rsid w:val="00C13642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Z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Strong">
    <w:name w:val="Strong"/>
    <w:uiPriority w:val="22"/>
    <w:qFormat/>
    <w:rsid w:val="00C13642"/>
    <w:rPr>
      <w:b/>
      <w:bCs/>
    </w:rPr>
  </w:style>
  <w:style w:type="character" w:styleId="Emphasis">
    <w:name w:val="Emphasis"/>
    <w:uiPriority w:val="20"/>
    <w:qFormat/>
    <w:rsid w:val="00C13642"/>
    <w:rPr>
      <w:i/>
      <w:iCs/>
    </w:rPr>
  </w:style>
  <w:style w:type="character" w:customStyle="1" w:styleId="pseudotab3">
    <w:name w:val="pseudotab3"/>
    <w:basedOn w:val="DefaultParagraphFont"/>
    <w:rsid w:val="00C13642"/>
  </w:style>
  <w:style w:type="paragraph" w:customStyle="1" w:styleId="guidelevel4">
    <w:name w:val="guidelevel4"/>
    <w:basedOn w:val="Normal"/>
    <w:rsid w:val="00C13642"/>
    <w:rPr>
      <w:rFonts w:ascii="Arial Narrow" w:hAnsi="Arial Narrow" w:cs="Arial"/>
      <w:b/>
      <w:bCs/>
      <w:color w:val="0000FF"/>
      <w:sz w:val="20"/>
      <w:szCs w:val="20"/>
    </w:rPr>
  </w:style>
  <w:style w:type="paragraph" w:customStyle="1" w:styleId="headinglevel">
    <w:name w:val="headinglevel"/>
    <w:basedOn w:val="Normal"/>
    <w:rsid w:val="00C13642"/>
    <w:pPr>
      <w:spacing w:after="90"/>
    </w:pPr>
    <w:rPr>
      <w:rFonts w:ascii="Arial" w:hAnsi="Arial" w:cs="Arial"/>
      <w:color w:val="800080"/>
      <w:sz w:val="20"/>
      <w:szCs w:val="20"/>
    </w:rPr>
  </w:style>
  <w:style w:type="paragraph" w:styleId="Header">
    <w:name w:val="header"/>
    <w:basedOn w:val="Normal"/>
    <w:link w:val="HeaderChar"/>
    <w:rsid w:val="00C1364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C13642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rsid w:val="00C1364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13642"/>
    <w:rPr>
      <w:rFonts w:ascii="Times New Roman" w:eastAsia="Times New Roman" w:hAnsi="Times New Roman" w:cs="Times New Roman"/>
      <w:sz w:val="24"/>
      <w:szCs w:val="24"/>
    </w:rPr>
  </w:style>
  <w:style w:type="paragraph" w:customStyle="1" w:styleId="Default">
    <w:name w:val="Default"/>
    <w:rsid w:val="00C13642"/>
    <w:pPr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val="en-US"/>
    </w:rPr>
  </w:style>
  <w:style w:type="paragraph" w:customStyle="1" w:styleId="Listenabsatz1">
    <w:name w:val="Listenabsatz1"/>
    <w:basedOn w:val="Normal"/>
    <w:uiPriority w:val="99"/>
    <w:qFormat/>
    <w:rsid w:val="00C13642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</w:rPr>
  </w:style>
  <w:style w:type="paragraph" w:customStyle="1" w:styleId="Tabletext11pt">
    <w:name w:val="Table text 11 pt"/>
    <w:basedOn w:val="Normal"/>
    <w:rsid w:val="00C13642"/>
    <w:pPr>
      <w:tabs>
        <w:tab w:val="left" w:pos="510"/>
      </w:tabs>
    </w:pPr>
    <w:rPr>
      <w:rFonts w:ascii="Sun Cd TFm" w:hAnsi="Sun Cd TFm"/>
      <w:sz w:val="22"/>
      <w:lang w:val="en-GB" w:eastAsia="nb-NO"/>
    </w:rPr>
  </w:style>
  <w:style w:type="paragraph" w:styleId="PlainText">
    <w:name w:val="Plain Text"/>
    <w:basedOn w:val="Normal"/>
    <w:link w:val="PlainTextChar"/>
    <w:uiPriority w:val="99"/>
    <w:unhideWhenUsed/>
    <w:rsid w:val="00C13642"/>
    <w:rPr>
      <w:rFonts w:ascii="Calibri" w:eastAsia="Calibri" w:hAnsi="Calibri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C13642"/>
    <w:rPr>
      <w:rFonts w:ascii="Calibri" w:eastAsia="Calibri" w:hAnsi="Calibri" w:cs="Times New Roman"/>
      <w:szCs w:val="21"/>
    </w:rPr>
  </w:style>
  <w:style w:type="paragraph" w:customStyle="1" w:styleId="xl63">
    <w:name w:val="xl63"/>
    <w:basedOn w:val="Normal"/>
    <w:rsid w:val="00C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lang w:val="en-ZA" w:eastAsia="en-ZA"/>
    </w:rPr>
  </w:style>
  <w:style w:type="paragraph" w:customStyle="1" w:styleId="xl64">
    <w:name w:val="xl64"/>
    <w:basedOn w:val="Normal"/>
    <w:rsid w:val="00C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lang w:val="en-ZA" w:eastAsia="en-ZA"/>
    </w:rPr>
  </w:style>
  <w:style w:type="paragraph" w:customStyle="1" w:styleId="xl65">
    <w:name w:val="xl65"/>
    <w:basedOn w:val="Normal"/>
    <w:rsid w:val="00C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D9C4"/>
      <w:spacing w:before="100" w:beforeAutospacing="1" w:after="100" w:afterAutospacing="1"/>
      <w:jc w:val="center"/>
    </w:pPr>
    <w:rPr>
      <w:lang w:val="en-ZA" w:eastAsia="en-ZA"/>
    </w:rPr>
  </w:style>
  <w:style w:type="paragraph" w:customStyle="1" w:styleId="xl66">
    <w:name w:val="xl66"/>
    <w:basedOn w:val="Normal"/>
    <w:rsid w:val="00C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lang w:val="en-ZA" w:eastAsia="en-ZA"/>
    </w:rPr>
  </w:style>
  <w:style w:type="paragraph" w:customStyle="1" w:styleId="xl67">
    <w:name w:val="xl67"/>
    <w:basedOn w:val="Normal"/>
    <w:rsid w:val="00C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lang w:val="en-ZA" w:eastAsia="en-ZA"/>
    </w:rPr>
  </w:style>
  <w:style w:type="paragraph" w:customStyle="1" w:styleId="xl68">
    <w:name w:val="xl68"/>
    <w:basedOn w:val="Normal"/>
    <w:rsid w:val="00C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lang w:val="en-ZA" w:eastAsia="en-ZA"/>
    </w:rPr>
  </w:style>
  <w:style w:type="paragraph" w:customStyle="1" w:styleId="xl69">
    <w:name w:val="xl69"/>
    <w:basedOn w:val="Normal"/>
    <w:rsid w:val="00C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lang w:val="en-ZA" w:eastAsia="en-ZA"/>
    </w:rPr>
  </w:style>
  <w:style w:type="paragraph" w:customStyle="1" w:styleId="xl70">
    <w:name w:val="xl70"/>
    <w:basedOn w:val="Normal"/>
    <w:rsid w:val="00C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lang w:val="en-ZA" w:eastAsia="en-ZA"/>
    </w:rPr>
  </w:style>
  <w:style w:type="paragraph" w:customStyle="1" w:styleId="xl71">
    <w:name w:val="xl71"/>
    <w:basedOn w:val="Normal"/>
    <w:rsid w:val="00C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lang w:val="en-ZA" w:eastAsia="en-ZA"/>
    </w:rPr>
  </w:style>
  <w:style w:type="paragraph" w:customStyle="1" w:styleId="xl72">
    <w:name w:val="xl72"/>
    <w:basedOn w:val="Normal"/>
    <w:rsid w:val="00C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lang w:val="en-ZA" w:eastAsia="en-ZA"/>
    </w:rPr>
  </w:style>
  <w:style w:type="paragraph" w:customStyle="1" w:styleId="xl73">
    <w:name w:val="xl73"/>
    <w:basedOn w:val="Normal"/>
    <w:rsid w:val="00C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textAlignment w:val="top"/>
    </w:pPr>
    <w:rPr>
      <w:lang w:val="en-ZA" w:eastAsia="en-ZA"/>
    </w:rPr>
  </w:style>
  <w:style w:type="paragraph" w:customStyle="1" w:styleId="xl74">
    <w:name w:val="xl74"/>
    <w:basedOn w:val="Normal"/>
    <w:rsid w:val="00C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lang w:val="en-ZA" w:eastAsia="en-ZA"/>
    </w:rPr>
  </w:style>
  <w:style w:type="paragraph" w:customStyle="1" w:styleId="xl75">
    <w:name w:val="xl75"/>
    <w:basedOn w:val="Normal"/>
    <w:rsid w:val="00C13642"/>
    <w:pPr>
      <w:spacing w:before="100" w:beforeAutospacing="1" w:after="100" w:afterAutospacing="1"/>
      <w:jc w:val="center"/>
    </w:pPr>
    <w:rPr>
      <w:lang w:val="en-ZA" w:eastAsia="en-ZA"/>
    </w:rPr>
  </w:style>
  <w:style w:type="paragraph" w:customStyle="1" w:styleId="xl76">
    <w:name w:val="xl76"/>
    <w:basedOn w:val="Normal"/>
    <w:rsid w:val="00C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textAlignment w:val="center"/>
    </w:pPr>
    <w:rPr>
      <w:lang w:val="en-ZA" w:eastAsia="en-ZA"/>
    </w:rPr>
  </w:style>
  <w:style w:type="paragraph" w:customStyle="1" w:styleId="xl77">
    <w:name w:val="xl77"/>
    <w:basedOn w:val="Normal"/>
    <w:rsid w:val="00C13642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4BD97"/>
      <w:spacing w:before="100" w:beforeAutospacing="1" w:after="100" w:afterAutospacing="1"/>
      <w:jc w:val="center"/>
    </w:pPr>
    <w:rPr>
      <w:lang w:val="en-ZA" w:eastAsia="en-ZA"/>
    </w:rPr>
  </w:style>
  <w:style w:type="paragraph" w:customStyle="1" w:styleId="xl78">
    <w:name w:val="xl78"/>
    <w:basedOn w:val="Normal"/>
    <w:rsid w:val="00C13642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4BD97"/>
      <w:spacing w:before="100" w:beforeAutospacing="1" w:after="100" w:afterAutospacing="1"/>
      <w:jc w:val="center"/>
    </w:pPr>
    <w:rPr>
      <w:lang w:val="en-ZA" w:eastAsia="en-ZA"/>
    </w:rPr>
  </w:style>
  <w:style w:type="paragraph" w:customStyle="1" w:styleId="xl79">
    <w:name w:val="xl79"/>
    <w:basedOn w:val="Normal"/>
    <w:rsid w:val="00C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CE6F1"/>
      <w:spacing w:before="100" w:beforeAutospacing="1" w:after="100" w:afterAutospacing="1"/>
      <w:jc w:val="center"/>
    </w:pPr>
    <w:rPr>
      <w:lang w:val="en-ZA" w:eastAsia="en-ZA"/>
    </w:rPr>
  </w:style>
  <w:style w:type="paragraph" w:customStyle="1" w:styleId="xl80">
    <w:name w:val="xl80"/>
    <w:basedOn w:val="Normal"/>
    <w:rsid w:val="00C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CE6F1"/>
      <w:spacing w:before="100" w:beforeAutospacing="1" w:after="100" w:afterAutospacing="1"/>
    </w:pPr>
    <w:rPr>
      <w:lang w:val="en-ZA" w:eastAsia="en-ZA"/>
    </w:rPr>
  </w:style>
  <w:style w:type="paragraph" w:customStyle="1" w:styleId="xl81">
    <w:name w:val="xl81"/>
    <w:basedOn w:val="Normal"/>
    <w:rsid w:val="00C13642"/>
    <w:pPr>
      <w:spacing w:before="100" w:beforeAutospacing="1" w:after="100" w:afterAutospacing="1"/>
    </w:pPr>
    <w:rPr>
      <w:lang w:val="en-ZA" w:eastAsia="en-ZA"/>
    </w:rPr>
  </w:style>
  <w:style w:type="paragraph" w:customStyle="1" w:styleId="xl82">
    <w:name w:val="xl82"/>
    <w:basedOn w:val="Normal"/>
    <w:rsid w:val="00C13642"/>
    <w:pPr>
      <w:pBdr>
        <w:left w:val="single" w:sz="4" w:space="0" w:color="auto"/>
        <w:right w:val="single" w:sz="4" w:space="0" w:color="auto"/>
      </w:pBdr>
      <w:shd w:val="clear" w:color="000000" w:fill="DCE6F1"/>
      <w:spacing w:before="100" w:beforeAutospacing="1" w:after="100" w:afterAutospacing="1"/>
    </w:pPr>
    <w:rPr>
      <w:lang w:val="en-ZA" w:eastAsia="en-ZA"/>
    </w:rPr>
  </w:style>
  <w:style w:type="paragraph" w:customStyle="1" w:styleId="berarbeitung1">
    <w:name w:val="Überarbeitung1"/>
    <w:hidden/>
    <w:uiPriority w:val="99"/>
    <w:semiHidden/>
    <w:rsid w:val="00C1364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st1">
    <w:name w:val="st1"/>
    <w:rsid w:val="00C13642"/>
  </w:style>
  <w:style w:type="character" w:customStyle="1" w:styleId="b5">
    <w:name w:val="b5"/>
    <w:rsid w:val="00C13642"/>
    <w:rPr>
      <w:b/>
      <w:bCs/>
    </w:rPr>
  </w:style>
  <w:style w:type="paragraph" w:customStyle="1" w:styleId="Listenabsatz2">
    <w:name w:val="Listenabsatz2"/>
    <w:basedOn w:val="Normal"/>
    <w:uiPriority w:val="99"/>
    <w:qFormat/>
    <w:rsid w:val="00C13642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</w:rPr>
  </w:style>
  <w:style w:type="paragraph" w:styleId="ListParagraph">
    <w:name w:val="List Paragraph"/>
    <w:basedOn w:val="Normal"/>
    <w:uiPriority w:val="34"/>
    <w:qFormat/>
    <w:rsid w:val="00C13642"/>
    <w:pPr>
      <w:spacing w:after="200" w:line="276" w:lineRule="auto"/>
      <w:ind w:left="720"/>
      <w:contextualSpacing/>
    </w:pPr>
    <w:rPr>
      <w:rFonts w:ascii="Calibri" w:hAnsi="Calibri"/>
      <w:sz w:val="22"/>
      <w:szCs w:val="22"/>
      <w:lang w:val="en-ZA" w:eastAsia="en-Z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3</Pages>
  <Words>4150</Words>
  <Characters>23659</Characters>
  <Application>Microsoft Macintosh Word</Application>
  <DocSecurity>0</DocSecurity>
  <Lines>197</Lines>
  <Paragraphs>55</Paragraphs>
  <ScaleCrop>false</ScaleCrop>
  <Company/>
  <LinksUpToDate>false</LinksUpToDate>
  <CharactersWithSpaces>277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aryn</dc:creator>
  <cp:lastModifiedBy>Office 2004 Test Drive User</cp:lastModifiedBy>
  <cp:revision>3</cp:revision>
  <dcterms:created xsi:type="dcterms:W3CDTF">2014-01-03T07:08:00Z</dcterms:created>
  <dcterms:modified xsi:type="dcterms:W3CDTF">2014-01-08T04:08:00Z</dcterms:modified>
</cp:coreProperties>
</file>